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Sajin Mohamed Pallikkathodi Erathali</w:t>
      </w:r>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r w:rsidRPr="00A0418F">
        <w:t>August</w:t>
      </w:r>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Pr="00A0418F" w:rsidRDefault="00045580" w:rsidP="009E1111">
      <w:pPr>
        <w:jc w:val="center"/>
        <w:rPr>
          <w:b/>
          <w:bCs/>
          <w:sz w:val="32"/>
          <w:szCs w:val="32"/>
          <w:u w:val="single"/>
        </w:rPr>
      </w:pPr>
    </w:p>
    <w:bookmarkStart w:id="0" w:name="_Toc174706745"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0"/>
        </w:p>
        <w:p w14:paraId="70C65261" w14:textId="12632C05" w:rsidR="004445D9" w:rsidRPr="00AF6C49" w:rsidRDefault="00045580">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r w:rsidRPr="00AF6C49">
            <w:rPr>
              <w:rFonts w:ascii="Times New Roman" w:hAnsi="Times New Roman"/>
              <w:b w:val="0"/>
              <w:bCs w:val="0"/>
            </w:rPr>
            <w:fldChar w:fldCharType="begin"/>
          </w:r>
          <w:r w:rsidRPr="00AF6C49">
            <w:rPr>
              <w:rFonts w:ascii="Times New Roman" w:hAnsi="Times New Roman"/>
            </w:rPr>
            <w:instrText xml:space="preserve"> TOC \o "1-3" \h \z \u </w:instrText>
          </w:r>
          <w:r w:rsidRPr="00AF6C49">
            <w:rPr>
              <w:rFonts w:ascii="Times New Roman" w:hAnsi="Times New Roman"/>
              <w:b w:val="0"/>
              <w:bCs w:val="0"/>
            </w:rPr>
            <w:fldChar w:fldCharType="separate"/>
          </w:r>
          <w:hyperlink w:anchor="_Toc174706745" w:history="1">
            <w:r w:rsidR="004445D9" w:rsidRPr="00AF6C49">
              <w:rPr>
                <w:rStyle w:val="Hyperlink"/>
                <w:rFonts w:ascii="Times New Roman" w:hAnsi="Times New Roman"/>
                <w:noProof/>
              </w:rPr>
              <w:t>Table of Contents</w:t>
            </w:r>
            <w:r w:rsidR="004445D9" w:rsidRPr="00AF6C49">
              <w:rPr>
                <w:rFonts w:ascii="Times New Roman" w:hAnsi="Times New Roman"/>
                <w:noProof/>
                <w:webHidden/>
              </w:rPr>
              <w:tab/>
            </w:r>
            <w:r w:rsidR="004445D9" w:rsidRPr="00AF6C49">
              <w:rPr>
                <w:rFonts w:ascii="Times New Roman" w:hAnsi="Times New Roman"/>
                <w:noProof/>
                <w:webHidden/>
              </w:rPr>
              <w:fldChar w:fldCharType="begin"/>
            </w:r>
            <w:r w:rsidR="004445D9" w:rsidRPr="00AF6C49">
              <w:rPr>
                <w:rFonts w:ascii="Times New Roman" w:hAnsi="Times New Roman"/>
                <w:noProof/>
                <w:webHidden/>
              </w:rPr>
              <w:instrText xml:space="preserve"> PAGEREF _Toc174706745 \h </w:instrText>
            </w:r>
            <w:r w:rsidR="004445D9" w:rsidRPr="00AF6C49">
              <w:rPr>
                <w:rFonts w:ascii="Times New Roman" w:hAnsi="Times New Roman"/>
                <w:noProof/>
                <w:webHidden/>
              </w:rPr>
            </w:r>
            <w:r w:rsidR="004445D9" w:rsidRPr="00AF6C49">
              <w:rPr>
                <w:rFonts w:ascii="Times New Roman" w:hAnsi="Times New Roman"/>
                <w:noProof/>
                <w:webHidden/>
              </w:rPr>
              <w:fldChar w:fldCharType="separate"/>
            </w:r>
            <w:r w:rsidR="004445D9" w:rsidRPr="00AF6C49">
              <w:rPr>
                <w:rFonts w:ascii="Times New Roman" w:hAnsi="Times New Roman"/>
                <w:noProof/>
                <w:webHidden/>
              </w:rPr>
              <w:t>2</w:t>
            </w:r>
            <w:r w:rsidR="004445D9" w:rsidRPr="00AF6C49">
              <w:rPr>
                <w:rFonts w:ascii="Times New Roman" w:hAnsi="Times New Roman"/>
                <w:noProof/>
                <w:webHidden/>
              </w:rPr>
              <w:fldChar w:fldCharType="end"/>
            </w:r>
          </w:hyperlink>
        </w:p>
        <w:p w14:paraId="0353492E" w14:textId="337FCC9E" w:rsidR="004445D9" w:rsidRPr="00AF6C49" w:rsidRDefault="004445D9">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46" w:history="1">
            <w:r w:rsidRPr="00AF6C49">
              <w:rPr>
                <w:rStyle w:val="Hyperlink"/>
                <w:rFonts w:ascii="Times New Roman" w:hAnsi="Times New Roman"/>
                <w:noProof/>
              </w:rPr>
              <w:t>Table of Figure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4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w:t>
            </w:r>
            <w:r w:rsidRPr="00AF6C49">
              <w:rPr>
                <w:rFonts w:ascii="Times New Roman" w:hAnsi="Times New Roman"/>
                <w:noProof/>
                <w:webHidden/>
              </w:rPr>
              <w:fldChar w:fldCharType="end"/>
            </w:r>
          </w:hyperlink>
        </w:p>
        <w:p w14:paraId="2D2B1971" w14:textId="6C9E2F49" w:rsidR="004445D9" w:rsidRPr="00AF6C49" w:rsidRDefault="004445D9">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47" w:history="1">
            <w:r w:rsidRPr="00AF6C49">
              <w:rPr>
                <w:rStyle w:val="Hyperlink"/>
                <w:rFonts w:ascii="Times New Roman" w:hAnsi="Times New Roman"/>
                <w:noProof/>
              </w:rPr>
              <w:t>Table of Table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4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w:t>
            </w:r>
            <w:r w:rsidRPr="00AF6C49">
              <w:rPr>
                <w:rFonts w:ascii="Times New Roman" w:hAnsi="Times New Roman"/>
                <w:noProof/>
                <w:webHidden/>
              </w:rPr>
              <w:fldChar w:fldCharType="end"/>
            </w:r>
          </w:hyperlink>
        </w:p>
        <w:p w14:paraId="697BD293" w14:textId="45233186" w:rsidR="004445D9" w:rsidRPr="00AF6C49" w:rsidRDefault="004445D9">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48" w:history="1">
            <w:r w:rsidRPr="00AF6C49">
              <w:rPr>
                <w:rStyle w:val="Hyperlink"/>
                <w:rFonts w:ascii="Times New Roman" w:hAnsi="Times New Roman"/>
                <w:noProof/>
              </w:rPr>
              <w:t>Abstract</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4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w:t>
            </w:r>
            <w:r w:rsidRPr="00AF6C49">
              <w:rPr>
                <w:rFonts w:ascii="Times New Roman" w:hAnsi="Times New Roman"/>
                <w:noProof/>
                <w:webHidden/>
              </w:rPr>
              <w:fldChar w:fldCharType="end"/>
            </w:r>
          </w:hyperlink>
        </w:p>
        <w:p w14:paraId="4E4A5008" w14:textId="0895FDEF" w:rsidR="004445D9" w:rsidRPr="00AF6C49" w:rsidRDefault="004445D9">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49" w:history="1">
            <w:r w:rsidRPr="00AF6C49">
              <w:rPr>
                <w:rStyle w:val="Hyperlink"/>
                <w:rFonts w:ascii="Times New Roman" w:hAnsi="Times New Roman"/>
                <w:noProof/>
              </w:rPr>
              <w:t>Declar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4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8</w:t>
            </w:r>
            <w:r w:rsidRPr="00AF6C49">
              <w:rPr>
                <w:rFonts w:ascii="Times New Roman" w:hAnsi="Times New Roman"/>
                <w:noProof/>
                <w:webHidden/>
              </w:rPr>
              <w:fldChar w:fldCharType="end"/>
            </w:r>
          </w:hyperlink>
        </w:p>
        <w:p w14:paraId="13ED1BB3" w14:textId="4433697A" w:rsidR="004445D9" w:rsidRPr="00AF6C49" w:rsidRDefault="004445D9">
          <w:pPr>
            <w:pStyle w:val="TOC1"/>
            <w:tabs>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50" w:history="1">
            <w:r w:rsidRPr="00AF6C49">
              <w:rPr>
                <w:rStyle w:val="Hyperlink"/>
                <w:rFonts w:ascii="Times New Roman" w:hAnsi="Times New Roman"/>
                <w:noProof/>
              </w:rPr>
              <w:t>Acknowledgment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w:t>
            </w:r>
            <w:r w:rsidRPr="00AF6C49">
              <w:rPr>
                <w:rFonts w:ascii="Times New Roman" w:hAnsi="Times New Roman"/>
                <w:noProof/>
                <w:webHidden/>
              </w:rPr>
              <w:fldChar w:fldCharType="end"/>
            </w:r>
          </w:hyperlink>
        </w:p>
        <w:p w14:paraId="0A4C5EDF" w14:textId="398E963F"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51" w:history="1">
            <w:r w:rsidRPr="00AF6C49">
              <w:rPr>
                <w:rStyle w:val="Hyperlink"/>
                <w:rFonts w:ascii="Times New Roman" w:hAnsi="Times New Roman"/>
                <w:noProof/>
              </w:rPr>
              <w:t>1.</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Introduc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0</w:t>
            </w:r>
            <w:r w:rsidRPr="00AF6C49">
              <w:rPr>
                <w:rFonts w:ascii="Times New Roman" w:hAnsi="Times New Roman"/>
                <w:noProof/>
                <w:webHidden/>
              </w:rPr>
              <w:fldChar w:fldCharType="end"/>
            </w:r>
          </w:hyperlink>
        </w:p>
        <w:p w14:paraId="2EE0575F" w14:textId="252545BA"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52" w:history="1">
            <w:r w:rsidRPr="00AF6C49">
              <w:rPr>
                <w:rStyle w:val="Hyperlink"/>
                <w:rFonts w:ascii="Times New Roman" w:hAnsi="Times New Roman"/>
                <w:noProof/>
              </w:rPr>
              <w:t>1.1.</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Motiv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0</w:t>
            </w:r>
            <w:r w:rsidRPr="00AF6C49">
              <w:rPr>
                <w:rFonts w:ascii="Times New Roman" w:hAnsi="Times New Roman"/>
                <w:noProof/>
                <w:webHidden/>
              </w:rPr>
              <w:fldChar w:fldCharType="end"/>
            </w:r>
          </w:hyperlink>
        </w:p>
        <w:p w14:paraId="6F84A07D" w14:textId="4984E151"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53" w:history="1">
            <w:r w:rsidRPr="00AF6C49">
              <w:rPr>
                <w:rStyle w:val="Hyperlink"/>
                <w:rFonts w:ascii="Times New Roman" w:hAnsi="Times New Roman"/>
                <w:noProof/>
              </w:rPr>
              <w:t>1.2.</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Research Ques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3</w:t>
            </w:r>
            <w:r w:rsidRPr="00AF6C49">
              <w:rPr>
                <w:rFonts w:ascii="Times New Roman" w:hAnsi="Times New Roman"/>
                <w:noProof/>
                <w:webHidden/>
              </w:rPr>
              <w:fldChar w:fldCharType="end"/>
            </w:r>
          </w:hyperlink>
        </w:p>
        <w:p w14:paraId="4E0DD877" w14:textId="4C7E724C"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54" w:history="1">
            <w:r w:rsidRPr="00AF6C49">
              <w:rPr>
                <w:rStyle w:val="Hyperlink"/>
                <w:rFonts w:ascii="Times New Roman" w:hAnsi="Times New Roman"/>
                <w:noProof/>
              </w:rPr>
              <w:t>1.3.</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Overview of Dissert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4</w:t>
            </w:r>
            <w:r w:rsidRPr="00AF6C49">
              <w:rPr>
                <w:rFonts w:ascii="Times New Roman" w:hAnsi="Times New Roman"/>
                <w:noProof/>
                <w:webHidden/>
              </w:rPr>
              <w:fldChar w:fldCharType="end"/>
            </w:r>
          </w:hyperlink>
        </w:p>
        <w:p w14:paraId="04362D38" w14:textId="56AF0A46"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55" w:history="1">
            <w:r w:rsidRPr="00AF6C49">
              <w:rPr>
                <w:rStyle w:val="Hyperlink"/>
                <w:rFonts w:ascii="Times New Roman" w:hAnsi="Times New Roman"/>
                <w:noProof/>
              </w:rPr>
              <w:t>2.</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Literature Review</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5</w:t>
            </w:r>
            <w:r w:rsidRPr="00AF6C49">
              <w:rPr>
                <w:rFonts w:ascii="Times New Roman" w:hAnsi="Times New Roman"/>
                <w:noProof/>
                <w:webHidden/>
              </w:rPr>
              <w:fldChar w:fldCharType="end"/>
            </w:r>
          </w:hyperlink>
        </w:p>
        <w:p w14:paraId="2D71649C" w14:textId="478BE9D9"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56" w:history="1">
            <w:r w:rsidRPr="00AF6C49">
              <w:rPr>
                <w:rStyle w:val="Hyperlink"/>
                <w:rFonts w:ascii="Times New Roman" w:hAnsi="Times New Roman"/>
                <w:noProof/>
              </w:rPr>
              <w:t>2.1.</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Recommender System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5</w:t>
            </w:r>
            <w:r w:rsidRPr="00AF6C49">
              <w:rPr>
                <w:rFonts w:ascii="Times New Roman" w:hAnsi="Times New Roman"/>
                <w:noProof/>
                <w:webHidden/>
              </w:rPr>
              <w:fldChar w:fldCharType="end"/>
            </w:r>
          </w:hyperlink>
        </w:p>
        <w:p w14:paraId="722D6F0A" w14:textId="4CD7092C" w:rsidR="004445D9" w:rsidRPr="00AF6C49" w:rsidRDefault="004445D9">
          <w:pPr>
            <w:pStyle w:val="TOC3"/>
            <w:tabs>
              <w:tab w:val="left" w:pos="960"/>
              <w:tab w:val="right" w:leader="dot" w:pos="9060"/>
            </w:tabs>
            <w:rPr>
              <w:rFonts w:ascii="Times New Roman" w:eastAsiaTheme="minorEastAsia" w:hAnsi="Times New Roman" w:cstheme="minorBidi"/>
              <w:noProof/>
              <w:kern w:val="2"/>
              <w:sz w:val="24"/>
              <w:szCs w:val="24"/>
              <w14:ligatures w14:val="standardContextual"/>
            </w:rPr>
          </w:pPr>
          <w:hyperlink w:anchor="_Toc174706757" w:history="1">
            <w:r w:rsidRPr="00AF6C49">
              <w:rPr>
                <w:rStyle w:val="Hyperlink"/>
                <w:rFonts w:ascii="Times New Roman" w:hAnsi="Times New Roman"/>
                <w:noProof/>
              </w:rPr>
              <w:t>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Content-based Filterin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6</w:t>
            </w:r>
            <w:r w:rsidRPr="00AF6C49">
              <w:rPr>
                <w:rFonts w:ascii="Times New Roman" w:hAnsi="Times New Roman"/>
                <w:noProof/>
                <w:webHidden/>
              </w:rPr>
              <w:fldChar w:fldCharType="end"/>
            </w:r>
          </w:hyperlink>
        </w:p>
        <w:p w14:paraId="5409BF94" w14:textId="1A28D9D2" w:rsidR="004445D9" w:rsidRPr="00AF6C49" w:rsidRDefault="004445D9">
          <w:pPr>
            <w:pStyle w:val="TOC3"/>
            <w:tabs>
              <w:tab w:val="left" w:pos="960"/>
              <w:tab w:val="right" w:leader="dot" w:pos="9060"/>
            </w:tabs>
            <w:rPr>
              <w:rFonts w:ascii="Times New Roman" w:eastAsiaTheme="minorEastAsia" w:hAnsi="Times New Roman" w:cstheme="minorBidi"/>
              <w:noProof/>
              <w:kern w:val="2"/>
              <w:sz w:val="24"/>
              <w:szCs w:val="24"/>
              <w14:ligatures w14:val="standardContextual"/>
            </w:rPr>
          </w:pPr>
          <w:hyperlink w:anchor="_Toc174706758" w:history="1">
            <w:r w:rsidRPr="00AF6C49">
              <w:rPr>
                <w:rStyle w:val="Hyperlink"/>
                <w:rFonts w:ascii="Times New Roman" w:hAnsi="Times New Roman"/>
                <w:noProof/>
              </w:rPr>
              <w:t>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Collaborative Filterin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6</w:t>
            </w:r>
            <w:r w:rsidRPr="00AF6C49">
              <w:rPr>
                <w:rFonts w:ascii="Times New Roman" w:hAnsi="Times New Roman"/>
                <w:noProof/>
                <w:webHidden/>
              </w:rPr>
              <w:fldChar w:fldCharType="end"/>
            </w:r>
          </w:hyperlink>
        </w:p>
        <w:p w14:paraId="15076EA7" w14:textId="5903E090"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59" w:history="1">
            <w:r w:rsidRPr="00AF6C49">
              <w:rPr>
                <w:rStyle w:val="Hyperlink"/>
                <w:rFonts w:ascii="Times New Roman" w:hAnsi="Times New Roman"/>
                <w:noProof/>
              </w:rPr>
              <w:t>2.2.</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Transformer Architectur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5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7</w:t>
            </w:r>
            <w:r w:rsidRPr="00AF6C49">
              <w:rPr>
                <w:rFonts w:ascii="Times New Roman" w:hAnsi="Times New Roman"/>
                <w:noProof/>
                <w:webHidden/>
              </w:rPr>
              <w:fldChar w:fldCharType="end"/>
            </w:r>
          </w:hyperlink>
        </w:p>
        <w:p w14:paraId="592CC6FF" w14:textId="29DF3471"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0" w:history="1">
            <w:r w:rsidRPr="00AF6C49">
              <w:rPr>
                <w:rStyle w:val="Hyperlink"/>
                <w:rFonts w:ascii="Times New Roman" w:hAnsi="Times New Roman"/>
                <w:noProof/>
              </w:rPr>
              <w:t>2.2.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Input Embeddin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8</w:t>
            </w:r>
            <w:r w:rsidRPr="00AF6C49">
              <w:rPr>
                <w:rFonts w:ascii="Times New Roman" w:hAnsi="Times New Roman"/>
                <w:noProof/>
                <w:webHidden/>
              </w:rPr>
              <w:fldChar w:fldCharType="end"/>
            </w:r>
          </w:hyperlink>
        </w:p>
        <w:p w14:paraId="25DB05AC" w14:textId="682B5C6A"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1" w:history="1">
            <w:r w:rsidRPr="00AF6C49">
              <w:rPr>
                <w:rStyle w:val="Hyperlink"/>
                <w:rFonts w:ascii="Times New Roman" w:hAnsi="Times New Roman"/>
                <w:noProof/>
              </w:rPr>
              <w:t>2.2.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Positional Encoder</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8</w:t>
            </w:r>
            <w:r w:rsidRPr="00AF6C49">
              <w:rPr>
                <w:rFonts w:ascii="Times New Roman" w:hAnsi="Times New Roman"/>
                <w:noProof/>
                <w:webHidden/>
              </w:rPr>
              <w:fldChar w:fldCharType="end"/>
            </w:r>
          </w:hyperlink>
        </w:p>
        <w:p w14:paraId="5E755393" w14:textId="2C521162"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2" w:history="1">
            <w:r w:rsidRPr="00AF6C49">
              <w:rPr>
                <w:rStyle w:val="Hyperlink"/>
                <w:rFonts w:ascii="Times New Roman" w:hAnsi="Times New Roman"/>
                <w:noProof/>
              </w:rPr>
              <w:t>2.2.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elf-Attention (Single-Head Atten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9</w:t>
            </w:r>
            <w:r w:rsidRPr="00AF6C49">
              <w:rPr>
                <w:rFonts w:ascii="Times New Roman" w:hAnsi="Times New Roman"/>
                <w:noProof/>
                <w:webHidden/>
              </w:rPr>
              <w:fldChar w:fldCharType="end"/>
            </w:r>
          </w:hyperlink>
        </w:p>
        <w:p w14:paraId="5614222A" w14:textId="5918DB95"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3" w:history="1">
            <w:r w:rsidRPr="00AF6C49">
              <w:rPr>
                <w:rStyle w:val="Hyperlink"/>
                <w:rFonts w:ascii="Times New Roman" w:hAnsi="Times New Roman"/>
                <w:noProof/>
              </w:rPr>
              <w:t>2.2.4.</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Multi-Head Atten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0</w:t>
            </w:r>
            <w:r w:rsidRPr="00AF6C49">
              <w:rPr>
                <w:rFonts w:ascii="Times New Roman" w:hAnsi="Times New Roman"/>
                <w:noProof/>
                <w:webHidden/>
              </w:rPr>
              <w:fldChar w:fldCharType="end"/>
            </w:r>
          </w:hyperlink>
        </w:p>
        <w:p w14:paraId="5D6F9772" w14:textId="2197358F"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4" w:history="1">
            <w:r w:rsidRPr="00AF6C49">
              <w:rPr>
                <w:rStyle w:val="Hyperlink"/>
                <w:rFonts w:ascii="Times New Roman" w:hAnsi="Times New Roman"/>
                <w:noProof/>
              </w:rPr>
              <w:t>2.2.5.</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Add and Norm</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1</w:t>
            </w:r>
            <w:r w:rsidRPr="00AF6C49">
              <w:rPr>
                <w:rFonts w:ascii="Times New Roman" w:hAnsi="Times New Roman"/>
                <w:noProof/>
                <w:webHidden/>
              </w:rPr>
              <w:fldChar w:fldCharType="end"/>
            </w:r>
          </w:hyperlink>
        </w:p>
        <w:p w14:paraId="1D11E9BA" w14:textId="12A79A30"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5" w:history="1">
            <w:r w:rsidRPr="00AF6C49">
              <w:rPr>
                <w:rStyle w:val="Hyperlink"/>
                <w:rFonts w:ascii="Times New Roman" w:hAnsi="Times New Roman"/>
                <w:noProof/>
              </w:rPr>
              <w:t>2.2.6.</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Decoder</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2</w:t>
            </w:r>
            <w:r w:rsidRPr="00AF6C49">
              <w:rPr>
                <w:rFonts w:ascii="Times New Roman" w:hAnsi="Times New Roman"/>
                <w:noProof/>
                <w:webHidden/>
              </w:rPr>
              <w:fldChar w:fldCharType="end"/>
            </w:r>
          </w:hyperlink>
        </w:p>
        <w:p w14:paraId="53403AF8" w14:textId="7FA9DF27"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66" w:history="1">
            <w:r w:rsidRPr="00AF6C49">
              <w:rPr>
                <w:rStyle w:val="Hyperlink"/>
                <w:rFonts w:ascii="Times New Roman" w:hAnsi="Times New Roman"/>
                <w:noProof/>
              </w:rPr>
              <w:t>2.3.</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Large Language Model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2</w:t>
            </w:r>
            <w:r w:rsidRPr="00AF6C49">
              <w:rPr>
                <w:rFonts w:ascii="Times New Roman" w:hAnsi="Times New Roman"/>
                <w:noProof/>
                <w:webHidden/>
              </w:rPr>
              <w:fldChar w:fldCharType="end"/>
            </w:r>
          </w:hyperlink>
        </w:p>
        <w:p w14:paraId="622310FC" w14:textId="09B33D0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7" w:history="1">
            <w:r w:rsidRPr="00AF6C49">
              <w:rPr>
                <w:rStyle w:val="Hyperlink"/>
                <w:rFonts w:ascii="Times New Roman" w:hAnsi="Times New Roman"/>
                <w:noProof/>
              </w:rPr>
              <w:t>2.3.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Llama-2 (7B)</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2</w:t>
            </w:r>
            <w:r w:rsidRPr="00AF6C49">
              <w:rPr>
                <w:rFonts w:ascii="Times New Roman" w:hAnsi="Times New Roman"/>
                <w:noProof/>
                <w:webHidden/>
              </w:rPr>
              <w:fldChar w:fldCharType="end"/>
            </w:r>
          </w:hyperlink>
        </w:p>
        <w:p w14:paraId="764F8C07" w14:textId="51098436"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8" w:history="1">
            <w:r w:rsidRPr="00AF6C49">
              <w:rPr>
                <w:rStyle w:val="Hyperlink"/>
                <w:rFonts w:ascii="Times New Roman" w:hAnsi="Times New Roman"/>
                <w:noProof/>
              </w:rPr>
              <w:t>2.3.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Mistral (7B)</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27</w:t>
            </w:r>
            <w:r w:rsidRPr="00AF6C49">
              <w:rPr>
                <w:rFonts w:ascii="Times New Roman" w:hAnsi="Times New Roman"/>
                <w:noProof/>
                <w:webHidden/>
              </w:rPr>
              <w:fldChar w:fldCharType="end"/>
            </w:r>
          </w:hyperlink>
        </w:p>
        <w:p w14:paraId="64BBEBBE" w14:textId="11C0329F"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69" w:history="1">
            <w:r w:rsidRPr="00AF6C49">
              <w:rPr>
                <w:rStyle w:val="Hyperlink"/>
                <w:rFonts w:ascii="Times New Roman" w:hAnsi="Times New Roman"/>
                <w:noProof/>
              </w:rPr>
              <w:t>2.3.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Llama-3 (8B)</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6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0</w:t>
            </w:r>
            <w:r w:rsidRPr="00AF6C49">
              <w:rPr>
                <w:rFonts w:ascii="Times New Roman" w:hAnsi="Times New Roman"/>
                <w:noProof/>
                <w:webHidden/>
              </w:rPr>
              <w:fldChar w:fldCharType="end"/>
            </w:r>
          </w:hyperlink>
        </w:p>
        <w:p w14:paraId="184FB3F7" w14:textId="6645651B"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0" w:history="1">
            <w:r w:rsidRPr="00AF6C49">
              <w:rPr>
                <w:rStyle w:val="Hyperlink"/>
                <w:rFonts w:ascii="Times New Roman" w:hAnsi="Times New Roman"/>
                <w:noProof/>
              </w:rPr>
              <w:t>2.3.4.</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Types of Promptin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1</w:t>
            </w:r>
            <w:r w:rsidRPr="00AF6C49">
              <w:rPr>
                <w:rFonts w:ascii="Times New Roman" w:hAnsi="Times New Roman"/>
                <w:noProof/>
                <w:webHidden/>
              </w:rPr>
              <w:fldChar w:fldCharType="end"/>
            </w:r>
          </w:hyperlink>
        </w:p>
        <w:p w14:paraId="44B7B956" w14:textId="2568F5CF"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71" w:history="1">
            <w:r w:rsidRPr="00AF6C49">
              <w:rPr>
                <w:rStyle w:val="Hyperlink"/>
                <w:rFonts w:ascii="Times New Roman" w:hAnsi="Times New Roman"/>
                <w:noProof/>
              </w:rPr>
              <w:t>2.4.</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Knowledge Graph (K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2</w:t>
            </w:r>
            <w:r w:rsidRPr="00AF6C49">
              <w:rPr>
                <w:rFonts w:ascii="Times New Roman" w:hAnsi="Times New Roman"/>
                <w:noProof/>
                <w:webHidden/>
              </w:rPr>
              <w:fldChar w:fldCharType="end"/>
            </w:r>
          </w:hyperlink>
        </w:p>
        <w:p w14:paraId="574DF155" w14:textId="3BABCEA4"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2" w:history="1">
            <w:r w:rsidRPr="00AF6C49">
              <w:rPr>
                <w:rStyle w:val="Hyperlink"/>
                <w:rFonts w:ascii="Times New Roman" w:hAnsi="Times New Roman"/>
                <w:noProof/>
              </w:rPr>
              <w:t>2.4.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Why K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4</w:t>
            </w:r>
            <w:r w:rsidRPr="00AF6C49">
              <w:rPr>
                <w:rFonts w:ascii="Times New Roman" w:hAnsi="Times New Roman"/>
                <w:noProof/>
                <w:webHidden/>
              </w:rPr>
              <w:fldChar w:fldCharType="end"/>
            </w:r>
          </w:hyperlink>
        </w:p>
        <w:p w14:paraId="64302298" w14:textId="1034C570"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73" w:history="1">
            <w:r w:rsidRPr="00AF6C49">
              <w:rPr>
                <w:rStyle w:val="Hyperlink"/>
                <w:rFonts w:ascii="Times New Roman" w:hAnsi="Times New Roman"/>
                <w:noProof/>
              </w:rPr>
              <w:t>2.5.</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Retrieval Augmented Generation (RA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5</w:t>
            </w:r>
            <w:r w:rsidRPr="00AF6C49">
              <w:rPr>
                <w:rFonts w:ascii="Times New Roman" w:hAnsi="Times New Roman"/>
                <w:noProof/>
                <w:webHidden/>
              </w:rPr>
              <w:fldChar w:fldCharType="end"/>
            </w:r>
          </w:hyperlink>
        </w:p>
        <w:p w14:paraId="25ABFD75" w14:textId="18035CA1"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4" w:history="1">
            <w:r w:rsidRPr="00AF6C49">
              <w:rPr>
                <w:rStyle w:val="Hyperlink"/>
                <w:rFonts w:ascii="Times New Roman" w:hAnsi="Times New Roman"/>
                <w:noProof/>
              </w:rPr>
              <w:t>2.5.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Working of RA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6</w:t>
            </w:r>
            <w:r w:rsidRPr="00AF6C49">
              <w:rPr>
                <w:rFonts w:ascii="Times New Roman" w:hAnsi="Times New Roman"/>
                <w:noProof/>
                <w:webHidden/>
              </w:rPr>
              <w:fldChar w:fldCharType="end"/>
            </w:r>
          </w:hyperlink>
        </w:p>
        <w:p w14:paraId="52273BFB" w14:textId="041442E8"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5" w:history="1">
            <w:r w:rsidRPr="00AF6C49">
              <w:rPr>
                <w:rStyle w:val="Hyperlink"/>
                <w:rFonts w:ascii="Times New Roman" w:hAnsi="Times New Roman"/>
                <w:noProof/>
              </w:rPr>
              <w:t>2.5.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Embedding the Chunk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37</w:t>
            </w:r>
            <w:r w:rsidRPr="00AF6C49">
              <w:rPr>
                <w:rFonts w:ascii="Times New Roman" w:hAnsi="Times New Roman"/>
                <w:noProof/>
                <w:webHidden/>
              </w:rPr>
              <w:fldChar w:fldCharType="end"/>
            </w:r>
          </w:hyperlink>
        </w:p>
        <w:p w14:paraId="4634FB27" w14:textId="4F26B8D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6" w:history="1">
            <w:r w:rsidRPr="00AF6C49">
              <w:rPr>
                <w:rStyle w:val="Hyperlink"/>
                <w:rFonts w:ascii="Times New Roman" w:hAnsi="Times New Roman"/>
                <w:noProof/>
              </w:rPr>
              <w:t>2.5.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entence Transformer</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40</w:t>
            </w:r>
            <w:r w:rsidRPr="00AF6C49">
              <w:rPr>
                <w:rFonts w:ascii="Times New Roman" w:hAnsi="Times New Roman"/>
                <w:noProof/>
                <w:webHidden/>
              </w:rPr>
              <w:fldChar w:fldCharType="end"/>
            </w:r>
          </w:hyperlink>
        </w:p>
        <w:p w14:paraId="7993E161" w14:textId="190E441F"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7" w:history="1">
            <w:r w:rsidRPr="00AF6C49">
              <w:rPr>
                <w:rStyle w:val="Hyperlink"/>
                <w:rFonts w:ascii="Times New Roman" w:hAnsi="Times New Roman"/>
                <w:noProof/>
              </w:rPr>
              <w:t>2.5.4.</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Multiple Negatives Ranking Los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44</w:t>
            </w:r>
            <w:r w:rsidRPr="00AF6C49">
              <w:rPr>
                <w:rFonts w:ascii="Times New Roman" w:hAnsi="Times New Roman"/>
                <w:noProof/>
                <w:webHidden/>
              </w:rPr>
              <w:fldChar w:fldCharType="end"/>
            </w:r>
          </w:hyperlink>
        </w:p>
        <w:p w14:paraId="393A3AC1" w14:textId="2063D06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8" w:history="1">
            <w:r w:rsidRPr="00AF6C49">
              <w:rPr>
                <w:rStyle w:val="Hyperlink"/>
                <w:rFonts w:ascii="Times New Roman" w:hAnsi="Times New Roman"/>
                <w:noProof/>
              </w:rPr>
              <w:t>2.5.5.</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Token Optimiz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46</w:t>
            </w:r>
            <w:r w:rsidRPr="00AF6C49">
              <w:rPr>
                <w:rFonts w:ascii="Times New Roman" w:hAnsi="Times New Roman"/>
                <w:noProof/>
                <w:webHidden/>
              </w:rPr>
              <w:fldChar w:fldCharType="end"/>
            </w:r>
          </w:hyperlink>
        </w:p>
        <w:p w14:paraId="09ECC2FA" w14:textId="52DB3B28"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79" w:history="1">
            <w:r w:rsidRPr="00AF6C49">
              <w:rPr>
                <w:rStyle w:val="Hyperlink"/>
                <w:rFonts w:ascii="Times New Roman" w:hAnsi="Times New Roman"/>
                <w:noProof/>
              </w:rPr>
              <w:t>2.5.6.</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Evaluation of RA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7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48</w:t>
            </w:r>
            <w:r w:rsidRPr="00AF6C49">
              <w:rPr>
                <w:rFonts w:ascii="Times New Roman" w:hAnsi="Times New Roman"/>
                <w:noProof/>
                <w:webHidden/>
              </w:rPr>
              <w:fldChar w:fldCharType="end"/>
            </w:r>
          </w:hyperlink>
        </w:p>
        <w:p w14:paraId="5B00A186" w14:textId="331F73A7"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80" w:history="1">
            <w:r w:rsidRPr="00AF6C49">
              <w:rPr>
                <w:rStyle w:val="Hyperlink"/>
                <w:rFonts w:ascii="Times New Roman" w:hAnsi="Times New Roman"/>
                <w:noProof/>
              </w:rPr>
              <w:t>3.</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Methodology</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5</w:t>
            </w:r>
            <w:r w:rsidRPr="00AF6C49">
              <w:rPr>
                <w:rFonts w:ascii="Times New Roman" w:hAnsi="Times New Roman"/>
                <w:noProof/>
                <w:webHidden/>
              </w:rPr>
              <w:fldChar w:fldCharType="end"/>
            </w:r>
          </w:hyperlink>
        </w:p>
        <w:p w14:paraId="42416E11" w14:textId="2AA191D4"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81" w:history="1">
            <w:r w:rsidRPr="00AF6C49">
              <w:rPr>
                <w:rStyle w:val="Hyperlink"/>
                <w:rFonts w:ascii="Times New Roman" w:hAnsi="Times New Roman"/>
                <w:noProof/>
              </w:rPr>
              <w:t>3.1</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Dataset</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5</w:t>
            </w:r>
            <w:r w:rsidRPr="00AF6C49">
              <w:rPr>
                <w:rFonts w:ascii="Times New Roman" w:hAnsi="Times New Roman"/>
                <w:noProof/>
                <w:webHidden/>
              </w:rPr>
              <w:fldChar w:fldCharType="end"/>
            </w:r>
          </w:hyperlink>
        </w:p>
        <w:p w14:paraId="63285A97" w14:textId="174DDB3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2" w:history="1">
            <w:r w:rsidRPr="00AF6C49">
              <w:rPr>
                <w:rStyle w:val="Hyperlink"/>
                <w:rFonts w:ascii="Times New Roman" w:hAnsi="Times New Roman"/>
                <w:noProof/>
              </w:rPr>
              <w:t>3.1.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Dataset for Recommender System</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5</w:t>
            </w:r>
            <w:r w:rsidRPr="00AF6C49">
              <w:rPr>
                <w:rFonts w:ascii="Times New Roman" w:hAnsi="Times New Roman"/>
                <w:noProof/>
                <w:webHidden/>
              </w:rPr>
              <w:fldChar w:fldCharType="end"/>
            </w:r>
          </w:hyperlink>
        </w:p>
        <w:p w14:paraId="1E283996" w14:textId="5096E6BC"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3" w:history="1">
            <w:r w:rsidRPr="00AF6C49">
              <w:rPr>
                <w:rStyle w:val="Hyperlink"/>
                <w:rFonts w:ascii="Times New Roman" w:hAnsi="Times New Roman"/>
                <w:noProof/>
              </w:rPr>
              <w:t>3.1.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Reasonable Assumptions mad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6</w:t>
            </w:r>
            <w:r w:rsidRPr="00AF6C49">
              <w:rPr>
                <w:rFonts w:ascii="Times New Roman" w:hAnsi="Times New Roman"/>
                <w:noProof/>
                <w:webHidden/>
              </w:rPr>
              <w:fldChar w:fldCharType="end"/>
            </w:r>
          </w:hyperlink>
        </w:p>
        <w:p w14:paraId="0835E418" w14:textId="00EDCF3E"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4" w:history="1">
            <w:r w:rsidRPr="00AF6C49">
              <w:rPr>
                <w:rStyle w:val="Hyperlink"/>
                <w:rFonts w:ascii="Times New Roman" w:hAnsi="Times New Roman"/>
                <w:noProof/>
              </w:rPr>
              <w:t>3.1.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Dataset for RAG optimiz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59</w:t>
            </w:r>
            <w:r w:rsidRPr="00AF6C49">
              <w:rPr>
                <w:rFonts w:ascii="Times New Roman" w:hAnsi="Times New Roman"/>
                <w:noProof/>
                <w:webHidden/>
              </w:rPr>
              <w:fldChar w:fldCharType="end"/>
            </w:r>
          </w:hyperlink>
        </w:p>
        <w:p w14:paraId="167C33D4" w14:textId="32BEEFA8"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85" w:history="1">
            <w:r w:rsidRPr="00AF6C49">
              <w:rPr>
                <w:rStyle w:val="Hyperlink"/>
                <w:rFonts w:ascii="Times New Roman" w:hAnsi="Times New Roman"/>
                <w:noProof/>
              </w:rPr>
              <w:t>3.2.</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Zero-shot Recommender System</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0</w:t>
            </w:r>
            <w:r w:rsidRPr="00AF6C49">
              <w:rPr>
                <w:rFonts w:ascii="Times New Roman" w:hAnsi="Times New Roman"/>
                <w:noProof/>
                <w:webHidden/>
              </w:rPr>
              <w:fldChar w:fldCharType="end"/>
            </w:r>
          </w:hyperlink>
        </w:p>
        <w:p w14:paraId="35DD0DF4" w14:textId="3D15FA2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6" w:history="1">
            <w:r w:rsidRPr="00AF6C49">
              <w:rPr>
                <w:rStyle w:val="Hyperlink"/>
                <w:rFonts w:ascii="Times New Roman" w:hAnsi="Times New Roman"/>
                <w:noProof/>
              </w:rPr>
              <w:t>3.2.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imple Recommender System</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0</w:t>
            </w:r>
            <w:r w:rsidRPr="00AF6C49">
              <w:rPr>
                <w:rFonts w:ascii="Times New Roman" w:hAnsi="Times New Roman"/>
                <w:noProof/>
                <w:webHidden/>
              </w:rPr>
              <w:fldChar w:fldCharType="end"/>
            </w:r>
          </w:hyperlink>
        </w:p>
        <w:p w14:paraId="7C6D1D7B" w14:textId="51063253"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7" w:history="1">
            <w:r w:rsidRPr="00AF6C49">
              <w:rPr>
                <w:rStyle w:val="Hyperlink"/>
                <w:rFonts w:ascii="Times New Roman" w:hAnsi="Times New Roman"/>
                <w:noProof/>
              </w:rPr>
              <w:t>3.2.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Recommender System with Knowledge Graph</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2</w:t>
            </w:r>
            <w:r w:rsidRPr="00AF6C49">
              <w:rPr>
                <w:rFonts w:ascii="Times New Roman" w:hAnsi="Times New Roman"/>
                <w:noProof/>
                <w:webHidden/>
              </w:rPr>
              <w:fldChar w:fldCharType="end"/>
            </w:r>
          </w:hyperlink>
        </w:p>
        <w:p w14:paraId="011101B5" w14:textId="3E28FDB7"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88" w:history="1">
            <w:r w:rsidRPr="00AF6C49">
              <w:rPr>
                <w:rStyle w:val="Hyperlink"/>
                <w:rFonts w:ascii="Times New Roman" w:hAnsi="Times New Roman"/>
                <w:noProof/>
              </w:rPr>
              <w:t>3.3.</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Retrieval Augmented Generation optimiz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6</w:t>
            </w:r>
            <w:r w:rsidRPr="00AF6C49">
              <w:rPr>
                <w:rFonts w:ascii="Times New Roman" w:hAnsi="Times New Roman"/>
                <w:noProof/>
                <w:webHidden/>
              </w:rPr>
              <w:fldChar w:fldCharType="end"/>
            </w:r>
          </w:hyperlink>
        </w:p>
        <w:p w14:paraId="047B2033" w14:textId="3552933D"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89" w:history="1">
            <w:r w:rsidRPr="00AF6C49">
              <w:rPr>
                <w:rStyle w:val="Hyperlink"/>
                <w:rFonts w:ascii="Times New Roman" w:hAnsi="Times New Roman"/>
                <w:noProof/>
              </w:rPr>
              <w:t>3.3.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Evaluating the LLM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8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7</w:t>
            </w:r>
            <w:r w:rsidRPr="00AF6C49">
              <w:rPr>
                <w:rFonts w:ascii="Times New Roman" w:hAnsi="Times New Roman"/>
                <w:noProof/>
                <w:webHidden/>
              </w:rPr>
              <w:fldChar w:fldCharType="end"/>
            </w:r>
          </w:hyperlink>
        </w:p>
        <w:p w14:paraId="028EF4C9" w14:textId="44DC2DBD"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90" w:history="1">
            <w:r w:rsidRPr="00AF6C49">
              <w:rPr>
                <w:rStyle w:val="Hyperlink"/>
                <w:rFonts w:ascii="Times New Roman" w:hAnsi="Times New Roman"/>
                <w:noProof/>
              </w:rPr>
              <w:t>3.3.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Fine-tuning the embeddin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68</w:t>
            </w:r>
            <w:r w:rsidRPr="00AF6C49">
              <w:rPr>
                <w:rFonts w:ascii="Times New Roman" w:hAnsi="Times New Roman"/>
                <w:noProof/>
                <w:webHidden/>
              </w:rPr>
              <w:fldChar w:fldCharType="end"/>
            </w:r>
          </w:hyperlink>
        </w:p>
        <w:p w14:paraId="41518119" w14:textId="23BABCB2"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91" w:history="1">
            <w:r w:rsidRPr="00AF6C49">
              <w:rPr>
                <w:rStyle w:val="Hyperlink"/>
                <w:rFonts w:ascii="Times New Roman" w:hAnsi="Times New Roman"/>
                <w:noProof/>
              </w:rPr>
              <w:t>3.3.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Multi-query context Expans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1</w:t>
            </w:r>
            <w:r w:rsidRPr="00AF6C49">
              <w:rPr>
                <w:rFonts w:ascii="Times New Roman" w:hAnsi="Times New Roman"/>
                <w:noProof/>
                <w:webHidden/>
              </w:rPr>
              <w:fldChar w:fldCharType="end"/>
            </w:r>
          </w:hyperlink>
        </w:p>
        <w:p w14:paraId="6ED27582" w14:textId="3DC2DBBD"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92" w:history="1">
            <w:r w:rsidRPr="00AF6C49">
              <w:rPr>
                <w:rStyle w:val="Hyperlink"/>
                <w:rFonts w:ascii="Times New Roman" w:hAnsi="Times New Roman"/>
                <w:noProof/>
              </w:rPr>
              <w:t>3.3.4.</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shd w:val="clear" w:color="auto" w:fill="FFFFFF"/>
              </w:rPr>
              <w:t>Re-ranking with Cross Encoder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2</w:t>
            </w:r>
            <w:r w:rsidRPr="00AF6C49">
              <w:rPr>
                <w:rFonts w:ascii="Times New Roman" w:hAnsi="Times New Roman"/>
                <w:noProof/>
                <w:webHidden/>
              </w:rPr>
              <w:fldChar w:fldCharType="end"/>
            </w:r>
          </w:hyperlink>
        </w:p>
        <w:p w14:paraId="1AF2F816" w14:textId="1E4A2491"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93" w:history="1">
            <w:r w:rsidRPr="00AF6C49">
              <w:rPr>
                <w:rStyle w:val="Hyperlink"/>
                <w:rFonts w:ascii="Times New Roman" w:hAnsi="Times New Roman"/>
                <w:noProof/>
              </w:rPr>
              <w:t>3.4.</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Token Optimiz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3</w:t>
            </w:r>
            <w:r w:rsidRPr="00AF6C49">
              <w:rPr>
                <w:rFonts w:ascii="Times New Roman" w:hAnsi="Times New Roman"/>
                <w:noProof/>
                <w:webHidden/>
              </w:rPr>
              <w:fldChar w:fldCharType="end"/>
            </w:r>
          </w:hyperlink>
        </w:p>
        <w:p w14:paraId="76242135" w14:textId="5F5AB5C6"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94" w:history="1">
            <w:r w:rsidRPr="00AF6C49">
              <w:rPr>
                <w:rStyle w:val="Hyperlink"/>
                <w:rFonts w:ascii="Times New Roman" w:hAnsi="Times New Roman"/>
                <w:noProof/>
              </w:rPr>
              <w:t>3.4.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Byte-Pair Encoding (BP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3</w:t>
            </w:r>
            <w:r w:rsidRPr="00AF6C49">
              <w:rPr>
                <w:rFonts w:ascii="Times New Roman" w:hAnsi="Times New Roman"/>
                <w:noProof/>
                <w:webHidden/>
              </w:rPr>
              <w:fldChar w:fldCharType="end"/>
            </w:r>
          </w:hyperlink>
        </w:p>
        <w:p w14:paraId="631AD774" w14:textId="1C80FBD9"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795" w:history="1">
            <w:r w:rsidRPr="00AF6C49">
              <w:rPr>
                <w:rStyle w:val="Hyperlink"/>
                <w:rFonts w:ascii="Times New Roman" w:hAnsi="Times New Roman"/>
                <w:noProof/>
              </w:rPr>
              <w:t>3.4.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entencepiece Tokenization and Wordpiece Tokenization and LSA summarizer</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4</w:t>
            </w:r>
            <w:r w:rsidRPr="00AF6C49">
              <w:rPr>
                <w:rFonts w:ascii="Times New Roman" w:hAnsi="Times New Roman"/>
                <w:noProof/>
                <w:webHidden/>
              </w:rPr>
              <w:fldChar w:fldCharType="end"/>
            </w:r>
          </w:hyperlink>
        </w:p>
        <w:p w14:paraId="17C857E2" w14:textId="5830AA43"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796" w:history="1">
            <w:r w:rsidRPr="00AF6C49">
              <w:rPr>
                <w:rStyle w:val="Hyperlink"/>
                <w:rFonts w:ascii="Times New Roman" w:hAnsi="Times New Roman"/>
                <w:noProof/>
              </w:rPr>
              <w:t>4.</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Result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7</w:t>
            </w:r>
            <w:r w:rsidRPr="00AF6C49">
              <w:rPr>
                <w:rFonts w:ascii="Times New Roman" w:hAnsi="Times New Roman"/>
                <w:noProof/>
                <w:webHidden/>
              </w:rPr>
              <w:fldChar w:fldCharType="end"/>
            </w:r>
          </w:hyperlink>
        </w:p>
        <w:p w14:paraId="7BE02B4D" w14:textId="635C42C0"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97" w:history="1">
            <w:r w:rsidRPr="00AF6C49">
              <w:rPr>
                <w:rStyle w:val="Hyperlink"/>
                <w:rFonts w:ascii="Times New Roman" w:hAnsi="Times New Roman"/>
                <w:noProof/>
              </w:rPr>
              <w:t>4.1.</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Simple Recommender without Knowledge Graph</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78</w:t>
            </w:r>
            <w:r w:rsidRPr="00AF6C49">
              <w:rPr>
                <w:rFonts w:ascii="Times New Roman" w:hAnsi="Times New Roman"/>
                <w:noProof/>
                <w:webHidden/>
              </w:rPr>
              <w:fldChar w:fldCharType="end"/>
            </w:r>
          </w:hyperlink>
        </w:p>
        <w:p w14:paraId="61EA1DA2" w14:textId="5F224F23"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98" w:history="1">
            <w:r w:rsidRPr="00AF6C49">
              <w:rPr>
                <w:rStyle w:val="Hyperlink"/>
                <w:rFonts w:ascii="Times New Roman" w:hAnsi="Times New Roman"/>
                <w:noProof/>
              </w:rPr>
              <w:t>4.2.</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Zero-Shot Recommender with KG</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81</w:t>
            </w:r>
            <w:r w:rsidRPr="00AF6C49">
              <w:rPr>
                <w:rFonts w:ascii="Times New Roman" w:hAnsi="Times New Roman"/>
                <w:noProof/>
                <w:webHidden/>
              </w:rPr>
              <w:fldChar w:fldCharType="end"/>
            </w:r>
          </w:hyperlink>
        </w:p>
        <w:p w14:paraId="6D7FC902" w14:textId="47BF86D5"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799" w:history="1">
            <w:r w:rsidRPr="00AF6C49">
              <w:rPr>
                <w:rStyle w:val="Hyperlink"/>
                <w:rFonts w:ascii="Times New Roman" w:hAnsi="Times New Roman"/>
                <w:noProof/>
              </w:rPr>
              <w:t>4.3.</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RAG Optimizat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79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84</w:t>
            </w:r>
            <w:r w:rsidRPr="00AF6C49">
              <w:rPr>
                <w:rFonts w:ascii="Times New Roman" w:hAnsi="Times New Roman"/>
                <w:noProof/>
                <w:webHidden/>
              </w:rPr>
              <w:fldChar w:fldCharType="end"/>
            </w:r>
          </w:hyperlink>
        </w:p>
        <w:p w14:paraId="5A4F46EA" w14:textId="07399E26"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0" w:history="1">
            <w:r w:rsidRPr="00AF6C49">
              <w:rPr>
                <w:rStyle w:val="Hyperlink"/>
                <w:rFonts w:ascii="Times New Roman" w:hAnsi="Times New Roman"/>
                <w:noProof/>
              </w:rPr>
              <w:t>4.3.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shd w:val="clear" w:color="auto" w:fill="FFFFFF"/>
              </w:rPr>
              <w:t>Fine-tuning Embedding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84</w:t>
            </w:r>
            <w:r w:rsidRPr="00AF6C49">
              <w:rPr>
                <w:rFonts w:ascii="Times New Roman" w:hAnsi="Times New Roman"/>
                <w:noProof/>
                <w:webHidden/>
              </w:rPr>
              <w:fldChar w:fldCharType="end"/>
            </w:r>
          </w:hyperlink>
        </w:p>
        <w:p w14:paraId="2E605C25" w14:textId="2A05B6D7"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1" w:history="1">
            <w:r w:rsidRPr="00AF6C49">
              <w:rPr>
                <w:rStyle w:val="Hyperlink"/>
                <w:rFonts w:ascii="Times New Roman" w:hAnsi="Times New Roman"/>
                <w:noProof/>
              </w:rPr>
              <w:t>4.3.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Cross-Encoder evaluation with and without Multi-query expans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2</w:t>
            </w:r>
            <w:r w:rsidRPr="00AF6C49">
              <w:rPr>
                <w:rFonts w:ascii="Times New Roman" w:hAnsi="Times New Roman"/>
                <w:noProof/>
                <w:webHidden/>
              </w:rPr>
              <w:fldChar w:fldCharType="end"/>
            </w:r>
          </w:hyperlink>
        </w:p>
        <w:p w14:paraId="41BBC8D0" w14:textId="54FA8702" w:rsidR="004445D9" w:rsidRPr="00AF6C49" w:rsidRDefault="004445D9">
          <w:pPr>
            <w:pStyle w:val="TOC2"/>
            <w:tabs>
              <w:tab w:val="left" w:pos="960"/>
              <w:tab w:val="right" w:leader="dot" w:pos="9060"/>
            </w:tabs>
            <w:rPr>
              <w:rFonts w:ascii="Times New Roman" w:eastAsiaTheme="minorEastAsia" w:hAnsi="Times New Roman" w:cstheme="minorBidi"/>
              <w:b w:val="0"/>
              <w:bCs w:val="0"/>
              <w:noProof/>
              <w:kern w:val="2"/>
              <w:sz w:val="24"/>
              <w:szCs w:val="24"/>
              <w14:ligatures w14:val="standardContextual"/>
            </w:rPr>
          </w:pPr>
          <w:hyperlink w:anchor="_Toc174706802" w:history="1">
            <w:r w:rsidRPr="00AF6C49">
              <w:rPr>
                <w:rStyle w:val="Hyperlink"/>
                <w:rFonts w:ascii="Times New Roman" w:hAnsi="Times New Roman"/>
                <w:noProof/>
              </w:rPr>
              <w:t>4.4.</w:t>
            </w:r>
            <w:r w:rsidRPr="00AF6C49">
              <w:rPr>
                <w:rFonts w:ascii="Times New Roman" w:eastAsiaTheme="minorEastAsia" w:hAnsi="Times New Roman" w:cstheme="minorBidi"/>
                <w:b w:val="0"/>
                <w:bCs w:val="0"/>
                <w:noProof/>
                <w:kern w:val="2"/>
                <w:sz w:val="24"/>
                <w:szCs w:val="24"/>
                <w14:ligatures w14:val="standardContextual"/>
              </w:rPr>
              <w:tab/>
            </w:r>
            <w:r w:rsidRPr="00AF6C49">
              <w:rPr>
                <w:rStyle w:val="Hyperlink"/>
                <w:rFonts w:ascii="Times New Roman" w:hAnsi="Times New Roman"/>
                <w:noProof/>
              </w:rPr>
              <w:t>Token optimization technique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2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3</w:t>
            </w:r>
            <w:r w:rsidRPr="00AF6C49">
              <w:rPr>
                <w:rFonts w:ascii="Times New Roman" w:hAnsi="Times New Roman"/>
                <w:noProof/>
                <w:webHidden/>
              </w:rPr>
              <w:fldChar w:fldCharType="end"/>
            </w:r>
          </w:hyperlink>
        </w:p>
        <w:p w14:paraId="5C13B771" w14:textId="5F24DF64"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3" w:history="1">
            <w:r w:rsidRPr="00AF6C49">
              <w:rPr>
                <w:rStyle w:val="Hyperlink"/>
                <w:rFonts w:ascii="Times New Roman" w:hAnsi="Times New Roman"/>
                <w:noProof/>
              </w:rPr>
              <w:t>4.4.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Byte-Pair Encoding (BP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3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3</w:t>
            </w:r>
            <w:r w:rsidRPr="00AF6C49">
              <w:rPr>
                <w:rFonts w:ascii="Times New Roman" w:hAnsi="Times New Roman"/>
                <w:noProof/>
                <w:webHidden/>
              </w:rPr>
              <w:fldChar w:fldCharType="end"/>
            </w:r>
          </w:hyperlink>
        </w:p>
        <w:p w14:paraId="7B7148C2" w14:textId="7C8F1EE0"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4" w:history="1">
            <w:r w:rsidRPr="00AF6C49">
              <w:rPr>
                <w:rStyle w:val="Hyperlink"/>
                <w:rFonts w:ascii="Times New Roman" w:hAnsi="Times New Roman"/>
                <w:noProof/>
              </w:rPr>
              <w:t>4.4.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BPE with Latent Semantic Analysis Summarizer</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4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4</w:t>
            </w:r>
            <w:r w:rsidRPr="00AF6C49">
              <w:rPr>
                <w:rFonts w:ascii="Times New Roman" w:hAnsi="Times New Roman"/>
                <w:noProof/>
                <w:webHidden/>
              </w:rPr>
              <w:fldChar w:fldCharType="end"/>
            </w:r>
          </w:hyperlink>
        </w:p>
        <w:p w14:paraId="44012B18" w14:textId="45ED7811"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5" w:history="1">
            <w:r w:rsidRPr="00AF6C49">
              <w:rPr>
                <w:rStyle w:val="Hyperlink"/>
                <w:rFonts w:ascii="Times New Roman" w:hAnsi="Times New Roman"/>
                <w:noProof/>
              </w:rPr>
              <w:t>4.4.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entencepiec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5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5</w:t>
            </w:r>
            <w:r w:rsidRPr="00AF6C49">
              <w:rPr>
                <w:rFonts w:ascii="Times New Roman" w:hAnsi="Times New Roman"/>
                <w:noProof/>
                <w:webHidden/>
              </w:rPr>
              <w:fldChar w:fldCharType="end"/>
            </w:r>
          </w:hyperlink>
        </w:p>
        <w:p w14:paraId="7BDF11DB" w14:textId="4674199B"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6" w:history="1">
            <w:r w:rsidRPr="00AF6C49">
              <w:rPr>
                <w:rStyle w:val="Hyperlink"/>
                <w:rFonts w:ascii="Times New Roman" w:hAnsi="Times New Roman"/>
                <w:noProof/>
              </w:rPr>
              <w:t>4.4.1.</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Sentencepiece with LSA</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6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6</w:t>
            </w:r>
            <w:r w:rsidRPr="00AF6C49">
              <w:rPr>
                <w:rFonts w:ascii="Times New Roman" w:hAnsi="Times New Roman"/>
                <w:noProof/>
                <w:webHidden/>
              </w:rPr>
              <w:fldChar w:fldCharType="end"/>
            </w:r>
          </w:hyperlink>
        </w:p>
        <w:p w14:paraId="37BCEC1B" w14:textId="25DFC485"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7" w:history="1">
            <w:r w:rsidRPr="00AF6C49">
              <w:rPr>
                <w:rStyle w:val="Hyperlink"/>
                <w:rFonts w:ascii="Times New Roman" w:hAnsi="Times New Roman"/>
                <w:noProof/>
              </w:rPr>
              <w:t>4.4.2.</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Wordpiece</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7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7</w:t>
            </w:r>
            <w:r w:rsidRPr="00AF6C49">
              <w:rPr>
                <w:rFonts w:ascii="Times New Roman" w:hAnsi="Times New Roman"/>
                <w:noProof/>
                <w:webHidden/>
              </w:rPr>
              <w:fldChar w:fldCharType="end"/>
            </w:r>
          </w:hyperlink>
        </w:p>
        <w:p w14:paraId="65BA90B6" w14:textId="509A6B2B" w:rsidR="004445D9" w:rsidRPr="00AF6C49" w:rsidRDefault="004445D9">
          <w:pPr>
            <w:pStyle w:val="TOC3"/>
            <w:tabs>
              <w:tab w:val="left" w:pos="1440"/>
              <w:tab w:val="right" w:leader="dot" w:pos="9060"/>
            </w:tabs>
            <w:rPr>
              <w:rFonts w:ascii="Times New Roman" w:eastAsiaTheme="minorEastAsia" w:hAnsi="Times New Roman" w:cstheme="minorBidi"/>
              <w:noProof/>
              <w:kern w:val="2"/>
              <w:sz w:val="24"/>
              <w:szCs w:val="24"/>
              <w14:ligatures w14:val="standardContextual"/>
            </w:rPr>
          </w:pPr>
          <w:hyperlink w:anchor="_Toc174706808" w:history="1">
            <w:r w:rsidRPr="00AF6C49">
              <w:rPr>
                <w:rStyle w:val="Hyperlink"/>
                <w:rFonts w:ascii="Times New Roman" w:hAnsi="Times New Roman"/>
                <w:noProof/>
              </w:rPr>
              <w:t>4.4.3.</w:t>
            </w:r>
            <w:r w:rsidRPr="00AF6C49">
              <w:rPr>
                <w:rFonts w:ascii="Times New Roman" w:eastAsiaTheme="minorEastAsia" w:hAnsi="Times New Roman" w:cstheme="minorBidi"/>
                <w:noProof/>
                <w:kern w:val="2"/>
                <w:sz w:val="24"/>
                <w:szCs w:val="24"/>
                <w14:ligatures w14:val="standardContextual"/>
              </w:rPr>
              <w:tab/>
            </w:r>
            <w:r w:rsidRPr="00AF6C49">
              <w:rPr>
                <w:rStyle w:val="Hyperlink"/>
                <w:rFonts w:ascii="Times New Roman" w:hAnsi="Times New Roman"/>
                <w:noProof/>
              </w:rPr>
              <w:t>Wordpiece with LSA</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8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98</w:t>
            </w:r>
            <w:r w:rsidRPr="00AF6C49">
              <w:rPr>
                <w:rFonts w:ascii="Times New Roman" w:hAnsi="Times New Roman"/>
                <w:noProof/>
                <w:webHidden/>
              </w:rPr>
              <w:fldChar w:fldCharType="end"/>
            </w:r>
          </w:hyperlink>
        </w:p>
        <w:p w14:paraId="414E8C34" w14:textId="0CBBFCE6"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809" w:history="1">
            <w:r w:rsidRPr="00AF6C49">
              <w:rPr>
                <w:rStyle w:val="Hyperlink"/>
                <w:rFonts w:ascii="Times New Roman" w:hAnsi="Times New Roman"/>
                <w:noProof/>
              </w:rPr>
              <w:t>5.</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Conclusion</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09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00</w:t>
            </w:r>
            <w:r w:rsidRPr="00AF6C49">
              <w:rPr>
                <w:rFonts w:ascii="Times New Roman" w:hAnsi="Times New Roman"/>
                <w:noProof/>
                <w:webHidden/>
              </w:rPr>
              <w:fldChar w:fldCharType="end"/>
            </w:r>
          </w:hyperlink>
        </w:p>
        <w:p w14:paraId="7D658AEB" w14:textId="4B9727DE"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810" w:history="1">
            <w:r w:rsidRPr="00AF6C49">
              <w:rPr>
                <w:rStyle w:val="Hyperlink"/>
                <w:rFonts w:ascii="Times New Roman" w:hAnsi="Times New Roman"/>
                <w:noProof/>
              </w:rPr>
              <w:t>6.</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Future work</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10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02</w:t>
            </w:r>
            <w:r w:rsidRPr="00AF6C49">
              <w:rPr>
                <w:rFonts w:ascii="Times New Roman" w:hAnsi="Times New Roman"/>
                <w:noProof/>
                <w:webHidden/>
              </w:rPr>
              <w:fldChar w:fldCharType="end"/>
            </w:r>
          </w:hyperlink>
        </w:p>
        <w:p w14:paraId="3B8F4605" w14:textId="0975F093" w:rsidR="004445D9" w:rsidRPr="00AF6C49" w:rsidRDefault="004445D9">
          <w:pPr>
            <w:pStyle w:val="TOC1"/>
            <w:tabs>
              <w:tab w:val="left" w:pos="480"/>
              <w:tab w:val="right" w:leader="dot" w:pos="9060"/>
            </w:tabs>
            <w:rPr>
              <w:rFonts w:ascii="Times New Roman" w:eastAsiaTheme="minorEastAsia" w:hAnsi="Times New Roman" w:cstheme="minorBidi"/>
              <w:b w:val="0"/>
              <w:bCs w:val="0"/>
              <w:i w:val="0"/>
              <w:iCs w:val="0"/>
              <w:noProof/>
              <w:kern w:val="2"/>
              <w14:ligatures w14:val="standardContextual"/>
            </w:rPr>
          </w:pPr>
          <w:hyperlink w:anchor="_Toc174706811" w:history="1">
            <w:r w:rsidRPr="00AF6C49">
              <w:rPr>
                <w:rStyle w:val="Hyperlink"/>
                <w:rFonts w:ascii="Times New Roman" w:hAnsi="Times New Roman"/>
                <w:noProof/>
              </w:rPr>
              <w:t>7.</w:t>
            </w:r>
            <w:r w:rsidRPr="00AF6C49">
              <w:rPr>
                <w:rFonts w:ascii="Times New Roman" w:eastAsiaTheme="minorEastAsia" w:hAnsi="Times New Roman" w:cstheme="minorBidi"/>
                <w:b w:val="0"/>
                <w:bCs w:val="0"/>
                <w:i w:val="0"/>
                <w:iCs w:val="0"/>
                <w:noProof/>
                <w:kern w:val="2"/>
                <w14:ligatures w14:val="standardContextual"/>
              </w:rPr>
              <w:tab/>
            </w:r>
            <w:r w:rsidRPr="00AF6C49">
              <w:rPr>
                <w:rStyle w:val="Hyperlink"/>
                <w:rFonts w:ascii="Times New Roman" w:hAnsi="Times New Roman"/>
                <w:noProof/>
              </w:rPr>
              <w:t>References</w:t>
            </w:r>
            <w:r w:rsidRPr="00AF6C49">
              <w:rPr>
                <w:rFonts w:ascii="Times New Roman" w:hAnsi="Times New Roman"/>
                <w:noProof/>
                <w:webHidden/>
              </w:rPr>
              <w:tab/>
            </w:r>
            <w:r w:rsidRPr="00AF6C49">
              <w:rPr>
                <w:rFonts w:ascii="Times New Roman" w:hAnsi="Times New Roman"/>
                <w:noProof/>
                <w:webHidden/>
              </w:rPr>
              <w:fldChar w:fldCharType="begin"/>
            </w:r>
            <w:r w:rsidRPr="00AF6C49">
              <w:rPr>
                <w:rFonts w:ascii="Times New Roman" w:hAnsi="Times New Roman"/>
                <w:noProof/>
                <w:webHidden/>
              </w:rPr>
              <w:instrText xml:space="preserve"> PAGEREF _Toc174706811 \h </w:instrText>
            </w:r>
            <w:r w:rsidRPr="00AF6C49">
              <w:rPr>
                <w:rFonts w:ascii="Times New Roman" w:hAnsi="Times New Roman"/>
                <w:noProof/>
                <w:webHidden/>
              </w:rPr>
            </w:r>
            <w:r w:rsidRPr="00AF6C49">
              <w:rPr>
                <w:rFonts w:ascii="Times New Roman" w:hAnsi="Times New Roman"/>
                <w:noProof/>
                <w:webHidden/>
              </w:rPr>
              <w:fldChar w:fldCharType="separate"/>
            </w:r>
            <w:r w:rsidRPr="00AF6C49">
              <w:rPr>
                <w:rFonts w:ascii="Times New Roman" w:hAnsi="Times New Roman"/>
                <w:noProof/>
                <w:webHidden/>
              </w:rPr>
              <w:t>103</w:t>
            </w:r>
            <w:r w:rsidRPr="00AF6C49">
              <w:rPr>
                <w:rFonts w:ascii="Times New Roman" w:hAnsi="Times New Roman"/>
                <w:noProof/>
                <w:webHidden/>
              </w:rPr>
              <w:fldChar w:fldCharType="end"/>
            </w:r>
          </w:hyperlink>
        </w:p>
        <w:p w14:paraId="17E753ED" w14:textId="027DEFD5" w:rsidR="00045580" w:rsidRPr="00AF6C49" w:rsidRDefault="00045580">
          <w:r w:rsidRPr="00AF6C49">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1" w:name="_Toc174706746"/>
      <w:r>
        <w:t>Table of Figures</w:t>
      </w:r>
      <w:bookmarkEnd w:id="1"/>
    </w:p>
    <w:p w14:paraId="0BE44A89" w14:textId="66E70058" w:rsidR="00A0418F" w:rsidRDefault="00F32E41">
      <w:pPr>
        <w:pStyle w:val="TableofFigures"/>
        <w:tabs>
          <w:tab w:val="right" w:leader="dot" w:pos="9060"/>
        </w:tabs>
        <w:rPr>
          <w:rFonts w:eastAsiaTheme="minorEastAsia"/>
          <w:noProof/>
          <w:kern w:val="2"/>
          <w:sz w:val="24"/>
          <w:szCs w:val="24"/>
          <w:lang w:val="en-US"/>
          <w14:ligatures w14:val="standardContextual"/>
        </w:rPr>
      </w:pPr>
      <w:r>
        <w:fldChar w:fldCharType="begin"/>
      </w:r>
      <w:r>
        <w:instrText xml:space="preserve"> TOC \h \z \c "Figure" </w:instrText>
      </w:r>
      <w:r>
        <w:fldChar w:fldCharType="separate"/>
      </w:r>
      <w:hyperlink w:anchor="_Toc174706489" w:history="1">
        <w:r w:rsidR="00A0418F" w:rsidRPr="004D510A">
          <w:rPr>
            <w:rStyle w:val="Hyperlink"/>
            <w:noProof/>
          </w:rPr>
          <w:t>Figure 1. Example of graph-based recommender system</w:t>
        </w:r>
        <w:r w:rsidR="00A0418F" w:rsidRPr="004D510A">
          <w:rPr>
            <w:rStyle w:val="Hyperlink"/>
            <w:rFonts w:ascii="Calibri" w:cs="Calibri"/>
            <w:noProof/>
          </w:rPr>
          <w:t xml:space="preserve"> (Wang S. et al. 2021)</w:t>
        </w:r>
        <w:r w:rsidR="00A0418F" w:rsidRPr="004D510A">
          <w:rPr>
            <w:rStyle w:val="Hyperlink"/>
            <w:noProof/>
          </w:rPr>
          <w:t>.</w:t>
        </w:r>
        <w:r w:rsidR="00A0418F">
          <w:rPr>
            <w:noProof/>
            <w:webHidden/>
          </w:rPr>
          <w:tab/>
        </w:r>
        <w:r w:rsidR="00A0418F">
          <w:rPr>
            <w:noProof/>
            <w:webHidden/>
          </w:rPr>
          <w:fldChar w:fldCharType="begin"/>
        </w:r>
        <w:r w:rsidR="00A0418F">
          <w:rPr>
            <w:noProof/>
            <w:webHidden/>
          </w:rPr>
          <w:instrText xml:space="preserve"> PAGEREF _Toc174706489 \h </w:instrText>
        </w:r>
        <w:r w:rsidR="00A0418F">
          <w:rPr>
            <w:noProof/>
            <w:webHidden/>
          </w:rPr>
        </w:r>
        <w:r w:rsidR="00A0418F">
          <w:rPr>
            <w:noProof/>
            <w:webHidden/>
          </w:rPr>
          <w:fldChar w:fldCharType="separate"/>
        </w:r>
        <w:r w:rsidR="00A0418F">
          <w:rPr>
            <w:noProof/>
            <w:webHidden/>
          </w:rPr>
          <w:t>12</w:t>
        </w:r>
        <w:r w:rsidR="00A0418F">
          <w:rPr>
            <w:noProof/>
            <w:webHidden/>
          </w:rPr>
          <w:fldChar w:fldCharType="end"/>
        </w:r>
      </w:hyperlink>
    </w:p>
    <w:p w14:paraId="500C3166" w14:textId="59F13F83"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0" w:history="1">
        <w:r w:rsidRPr="004D510A">
          <w:rPr>
            <w:rStyle w:val="Hyperlink"/>
            <w:rFonts w:ascii="Times New Roman" w:hAnsi="Times New Roman" w:cs="Times New Roman"/>
            <w:noProof/>
          </w:rPr>
          <w:t>Figure 2. Transformer Architecture describing Encoder and Decoder blocks [source: (Vaswani et al. 2023)].</w:t>
        </w:r>
        <w:r>
          <w:rPr>
            <w:noProof/>
            <w:webHidden/>
          </w:rPr>
          <w:tab/>
        </w:r>
        <w:r>
          <w:rPr>
            <w:noProof/>
            <w:webHidden/>
          </w:rPr>
          <w:fldChar w:fldCharType="begin"/>
        </w:r>
        <w:r>
          <w:rPr>
            <w:noProof/>
            <w:webHidden/>
          </w:rPr>
          <w:instrText xml:space="preserve"> PAGEREF _Toc174706490 \h </w:instrText>
        </w:r>
        <w:r>
          <w:rPr>
            <w:noProof/>
            <w:webHidden/>
          </w:rPr>
        </w:r>
        <w:r>
          <w:rPr>
            <w:noProof/>
            <w:webHidden/>
          </w:rPr>
          <w:fldChar w:fldCharType="separate"/>
        </w:r>
        <w:r>
          <w:rPr>
            <w:noProof/>
            <w:webHidden/>
          </w:rPr>
          <w:t>18</w:t>
        </w:r>
        <w:r>
          <w:rPr>
            <w:noProof/>
            <w:webHidden/>
          </w:rPr>
          <w:fldChar w:fldCharType="end"/>
        </w:r>
      </w:hyperlink>
    </w:p>
    <w:p w14:paraId="7ED008C4" w14:textId="68E286A9"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1" w:history="1">
        <w:r w:rsidRPr="004D510A">
          <w:rPr>
            <w:rStyle w:val="Hyperlink"/>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4D510A">
          <w:rPr>
            <w:rStyle w:val="Hyperlink"/>
            <w:noProof/>
          </w:rPr>
          <w:t xml:space="preserve"> multiplied with the parameter matrices </w:t>
        </w:r>
        <m:oMath>
          <m:r>
            <w:rPr>
              <w:rStyle w:val="Hyperlink"/>
              <w:rFonts w:ascii="Cambria Math" w:hAnsi="Cambria Math"/>
              <w:noProof/>
            </w:rPr>
            <m:t>WQ</m:t>
          </m:r>
        </m:oMath>
        <w:r w:rsidRPr="004D510A">
          <w:rPr>
            <w:rStyle w:val="Hyperlink"/>
            <w:noProof/>
          </w:rPr>
          <w:t xml:space="preserve">, </w:t>
        </w:r>
        <m:oMath>
          <m:r>
            <w:rPr>
              <w:rStyle w:val="Hyperlink"/>
              <w:rFonts w:ascii="Cambria Math" w:hAnsi="Cambria Math"/>
              <w:noProof/>
            </w:rPr>
            <m:t>WK</m:t>
          </m:r>
        </m:oMath>
        <w:r w:rsidRPr="004D510A">
          <w:rPr>
            <w:rStyle w:val="Hyperlink"/>
            <w:noProof/>
          </w:rPr>
          <w:t xml:space="preserve"> and </w:t>
        </w:r>
        <m:oMath>
          <m:r>
            <w:rPr>
              <w:rStyle w:val="Hyperlink"/>
              <w:rFonts w:ascii="Cambria Math" w:hAnsi="Cambria Math"/>
              <w:noProof/>
            </w:rPr>
            <m:t>WV</m:t>
          </m:r>
        </m:oMath>
        <w:r w:rsidRPr="004D510A">
          <w:rPr>
            <w:rStyle w:val="Hyperlink"/>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4D510A">
          <w:rPr>
            <w:rStyle w:val="Hyperlink"/>
            <w:noProof/>
          </w:rPr>
          <w:t xml:space="preserve"> </w:t>
        </w:r>
        <m:oMath>
          <m:r>
            <w:rPr>
              <w:rStyle w:val="Hyperlink"/>
              <w:rFonts w:ascii="Cambria Math" w:hAnsi="Cambria Math"/>
              <w:noProof/>
            </w:rPr>
            <m:t>ddimension</m:t>
          </m:r>
        </m:oMath>
        <w:r w:rsidRPr="004D510A">
          <w:rPr>
            <w:rStyle w:val="Hyperlink"/>
            <w:noProof/>
          </w:rPr>
          <w:t xml:space="preserve"> to form Q’, K’ and V’ which are split into smaller matrices of size </w:t>
        </w:r>
        <m:oMath>
          <m:r>
            <w:rPr>
              <w:rStyle w:val="Hyperlink"/>
              <w:rFonts w:ascii="Cambria Math" w:hAnsi="Cambria Math"/>
              <w:noProof/>
            </w:rPr>
            <m:t>ddimension</m:t>
          </m:r>
        </m:oMath>
        <w:r w:rsidRPr="004D510A">
          <w:rPr>
            <w:rStyle w:val="Hyperlink"/>
            <w:noProof/>
          </w:rPr>
          <w:t xml:space="preserve"> such that each head can observe the full sentence while focusing on a smaller portion of the embeddings for each word. The multi-head attention is calculated for the resultant matrices. [source: Jamil, U. (n.d.)]</w:t>
        </w:r>
        <w:r>
          <w:rPr>
            <w:noProof/>
            <w:webHidden/>
          </w:rPr>
          <w:tab/>
        </w:r>
        <w:r>
          <w:rPr>
            <w:noProof/>
            <w:webHidden/>
          </w:rPr>
          <w:fldChar w:fldCharType="begin"/>
        </w:r>
        <w:r>
          <w:rPr>
            <w:noProof/>
            <w:webHidden/>
          </w:rPr>
          <w:instrText xml:space="preserve"> PAGEREF _Toc174706491 \h </w:instrText>
        </w:r>
        <w:r>
          <w:rPr>
            <w:noProof/>
            <w:webHidden/>
          </w:rPr>
        </w:r>
        <w:r>
          <w:rPr>
            <w:noProof/>
            <w:webHidden/>
          </w:rPr>
          <w:fldChar w:fldCharType="separate"/>
        </w:r>
        <w:r>
          <w:rPr>
            <w:noProof/>
            <w:webHidden/>
          </w:rPr>
          <w:t>21</w:t>
        </w:r>
        <w:r>
          <w:rPr>
            <w:noProof/>
            <w:webHidden/>
          </w:rPr>
          <w:fldChar w:fldCharType="end"/>
        </w:r>
      </w:hyperlink>
    </w:p>
    <w:p w14:paraId="0DED4AEE" w14:textId="04D73B5C"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2" w:history="1">
        <w:r w:rsidRPr="004D510A">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Pr>
            <w:noProof/>
            <w:webHidden/>
          </w:rPr>
          <w:tab/>
        </w:r>
        <w:r>
          <w:rPr>
            <w:noProof/>
            <w:webHidden/>
          </w:rPr>
          <w:fldChar w:fldCharType="begin"/>
        </w:r>
        <w:r>
          <w:rPr>
            <w:noProof/>
            <w:webHidden/>
          </w:rPr>
          <w:instrText xml:space="preserve"> PAGEREF _Toc174706492 \h </w:instrText>
        </w:r>
        <w:r>
          <w:rPr>
            <w:noProof/>
            <w:webHidden/>
          </w:rPr>
        </w:r>
        <w:r>
          <w:rPr>
            <w:noProof/>
            <w:webHidden/>
          </w:rPr>
          <w:fldChar w:fldCharType="separate"/>
        </w:r>
        <w:r>
          <w:rPr>
            <w:noProof/>
            <w:webHidden/>
          </w:rPr>
          <w:t>23</w:t>
        </w:r>
        <w:r>
          <w:rPr>
            <w:noProof/>
            <w:webHidden/>
          </w:rPr>
          <w:fldChar w:fldCharType="end"/>
        </w:r>
      </w:hyperlink>
    </w:p>
    <w:p w14:paraId="63604C5F" w14:textId="74399283"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3" w:history="1">
        <w:r w:rsidRPr="004D510A">
          <w:rPr>
            <w:rStyle w:val="Hyperlink"/>
            <w:rFonts w:ascii="Times New Roman" w:hAnsi="Times New Roman" w:cs="Times New Roman"/>
            <w:noProof/>
          </w:rPr>
          <w:t>Figure 5. BLEU score on an English to German Translation task [source: (Shazeer 2019)]</w:t>
        </w:r>
        <w:r>
          <w:rPr>
            <w:noProof/>
            <w:webHidden/>
          </w:rPr>
          <w:tab/>
        </w:r>
        <w:r>
          <w:rPr>
            <w:noProof/>
            <w:webHidden/>
          </w:rPr>
          <w:fldChar w:fldCharType="begin"/>
        </w:r>
        <w:r>
          <w:rPr>
            <w:noProof/>
            <w:webHidden/>
          </w:rPr>
          <w:instrText xml:space="preserve"> PAGEREF _Toc174706493 \h </w:instrText>
        </w:r>
        <w:r>
          <w:rPr>
            <w:noProof/>
            <w:webHidden/>
          </w:rPr>
        </w:r>
        <w:r>
          <w:rPr>
            <w:noProof/>
            <w:webHidden/>
          </w:rPr>
          <w:fldChar w:fldCharType="separate"/>
        </w:r>
        <w:r>
          <w:rPr>
            <w:noProof/>
            <w:webHidden/>
          </w:rPr>
          <w:t>25</w:t>
        </w:r>
        <w:r>
          <w:rPr>
            <w:noProof/>
            <w:webHidden/>
          </w:rPr>
          <w:fldChar w:fldCharType="end"/>
        </w:r>
      </w:hyperlink>
    </w:p>
    <w:p w14:paraId="005ED665" w14:textId="7B01C184"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4" w:history="1">
        <w:r w:rsidRPr="004D510A">
          <w:rPr>
            <w:rStyle w:val="Hyperlink"/>
            <w:rFonts w:ascii="Times New Roman" w:hAnsi="Times New Roman" w:cs="Times New Roman"/>
            <w:noProof/>
          </w:rPr>
          <w:t>Figure 6. Improvement in Inference time for multi-query attention when compared to multi-head attention [source: (Shazeer 2019)]</w:t>
        </w:r>
        <w:r>
          <w:rPr>
            <w:noProof/>
            <w:webHidden/>
          </w:rPr>
          <w:tab/>
        </w:r>
        <w:r>
          <w:rPr>
            <w:noProof/>
            <w:webHidden/>
          </w:rPr>
          <w:fldChar w:fldCharType="begin"/>
        </w:r>
        <w:r>
          <w:rPr>
            <w:noProof/>
            <w:webHidden/>
          </w:rPr>
          <w:instrText xml:space="preserve"> PAGEREF _Toc174706494 \h </w:instrText>
        </w:r>
        <w:r>
          <w:rPr>
            <w:noProof/>
            <w:webHidden/>
          </w:rPr>
        </w:r>
        <w:r>
          <w:rPr>
            <w:noProof/>
            <w:webHidden/>
          </w:rPr>
          <w:fldChar w:fldCharType="separate"/>
        </w:r>
        <w:r>
          <w:rPr>
            <w:noProof/>
            <w:webHidden/>
          </w:rPr>
          <w:t>26</w:t>
        </w:r>
        <w:r>
          <w:rPr>
            <w:noProof/>
            <w:webHidden/>
          </w:rPr>
          <w:fldChar w:fldCharType="end"/>
        </w:r>
      </w:hyperlink>
    </w:p>
    <w:p w14:paraId="51539A29" w14:textId="1A58946C"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5" w:history="1">
        <w:r w:rsidRPr="004D510A">
          <w:rPr>
            <w:rStyle w:val="Hyperlink"/>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w:t>
        </w:r>
        <w:r w:rsidRPr="004D510A">
          <w:rPr>
            <w:rStyle w:val="Hyperlink"/>
            <w:noProof/>
          </w:rPr>
          <w:lastRenderedPageBreak/>
          <w:t xml:space="preserve">group of query heads, effectively bridging the gap between multi-head and multi-query attention. [source: </w:t>
        </w:r>
        <w:r w:rsidRPr="004D510A">
          <w:rPr>
            <w:rStyle w:val="Hyperlink"/>
            <w:rFonts w:ascii="Calibri" w:cs="Calibri"/>
            <w:noProof/>
          </w:rPr>
          <w:t>(Ainslie et al. 2023)</w:t>
        </w:r>
        <w:r w:rsidRPr="004D510A">
          <w:rPr>
            <w:rStyle w:val="Hyperlink"/>
            <w:noProof/>
          </w:rPr>
          <w:t>]</w:t>
        </w:r>
        <w:r>
          <w:rPr>
            <w:noProof/>
            <w:webHidden/>
          </w:rPr>
          <w:tab/>
        </w:r>
        <w:r>
          <w:rPr>
            <w:noProof/>
            <w:webHidden/>
          </w:rPr>
          <w:fldChar w:fldCharType="begin"/>
        </w:r>
        <w:r>
          <w:rPr>
            <w:noProof/>
            <w:webHidden/>
          </w:rPr>
          <w:instrText xml:space="preserve"> PAGEREF _Toc174706495 \h </w:instrText>
        </w:r>
        <w:r>
          <w:rPr>
            <w:noProof/>
            <w:webHidden/>
          </w:rPr>
        </w:r>
        <w:r>
          <w:rPr>
            <w:noProof/>
            <w:webHidden/>
          </w:rPr>
          <w:fldChar w:fldCharType="separate"/>
        </w:r>
        <w:r>
          <w:rPr>
            <w:noProof/>
            <w:webHidden/>
          </w:rPr>
          <w:t>26</w:t>
        </w:r>
        <w:r>
          <w:rPr>
            <w:noProof/>
            <w:webHidden/>
          </w:rPr>
          <w:fldChar w:fldCharType="end"/>
        </w:r>
      </w:hyperlink>
    </w:p>
    <w:p w14:paraId="0F4DFCF4" w14:textId="1A40932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6" w:history="1">
        <w:r w:rsidRPr="004D510A">
          <w:rPr>
            <w:rStyle w:val="Hyperlink"/>
            <w:rFonts w:ascii="Times New Roman" w:hAnsi="Times New Roman" w:cs="Times New Roman"/>
            <w:noProof/>
          </w:rPr>
          <w:t>Figure 8. Effective context length where the first 4 tokens from the input is passed to the 4</w:t>
        </w:r>
        <w:r w:rsidRPr="004D510A">
          <w:rPr>
            <w:rStyle w:val="Hyperlink"/>
            <w:rFonts w:ascii="Times New Roman" w:hAnsi="Times New Roman" w:cs="Times New Roman"/>
            <w:noProof/>
            <w:vertAlign w:val="superscript"/>
          </w:rPr>
          <w:t>th</w:t>
        </w:r>
        <w:r w:rsidRPr="004D510A">
          <w:rPr>
            <w:rStyle w:val="Hyperlink"/>
            <w:rFonts w:ascii="Times New Roman" w:hAnsi="Times New Roman" w:cs="Times New Roman"/>
            <w:noProof/>
          </w:rPr>
          <w:t xml:space="preserve"> token of the Layer 1 which passed to the 7</w:t>
        </w:r>
        <w:r w:rsidRPr="004D510A">
          <w:rPr>
            <w:rStyle w:val="Hyperlink"/>
            <w:rFonts w:ascii="Times New Roman" w:hAnsi="Times New Roman" w:cs="Times New Roman"/>
            <w:noProof/>
            <w:vertAlign w:val="superscript"/>
          </w:rPr>
          <w:t>th</w:t>
        </w:r>
        <w:r w:rsidRPr="004D510A">
          <w:rPr>
            <w:rStyle w:val="Hyperlink"/>
            <w:rFonts w:ascii="Times New Roman" w:hAnsi="Times New Roman" w:cs="Times New Roman"/>
            <w:noProof/>
          </w:rPr>
          <w:t xml:space="preserve"> token of layer 2. Even though the 1</w:t>
        </w:r>
        <w:r w:rsidRPr="004D510A">
          <w:rPr>
            <w:rStyle w:val="Hyperlink"/>
            <w:rFonts w:ascii="Times New Roman" w:hAnsi="Times New Roman" w:cs="Times New Roman"/>
            <w:noProof/>
            <w:vertAlign w:val="superscript"/>
          </w:rPr>
          <w:t>st</w:t>
        </w:r>
        <w:r w:rsidRPr="004D510A">
          <w:rPr>
            <w:rStyle w:val="Hyperlink"/>
            <w:rFonts w:ascii="Times New Roman" w:hAnsi="Times New Roman" w:cs="Times New Roman"/>
            <w:noProof/>
          </w:rPr>
          <w:t xml:space="preserve"> token is not directly related to the 7</w:t>
        </w:r>
        <w:r w:rsidRPr="004D510A">
          <w:rPr>
            <w:rStyle w:val="Hyperlink"/>
            <w:rFonts w:ascii="Times New Roman" w:hAnsi="Times New Roman" w:cs="Times New Roman"/>
            <w:noProof/>
            <w:vertAlign w:val="superscript"/>
          </w:rPr>
          <w:t>th</w:t>
        </w:r>
        <w:r w:rsidRPr="004D510A">
          <w:rPr>
            <w:rStyle w:val="Hyperlink"/>
            <w:rFonts w:ascii="Times New Roman" w:hAnsi="Times New Roman" w:cs="Times New Roman"/>
            <w:noProof/>
          </w:rPr>
          <w:t xml:space="preserve"> token, its related via the layer 1 which contains the information about the 1</w:t>
        </w:r>
        <w:r w:rsidRPr="004D510A">
          <w:rPr>
            <w:rStyle w:val="Hyperlink"/>
            <w:rFonts w:ascii="Times New Roman" w:hAnsi="Times New Roman" w:cs="Times New Roman"/>
            <w:noProof/>
            <w:vertAlign w:val="superscript"/>
          </w:rPr>
          <w:t>st</w:t>
        </w:r>
        <w:r w:rsidRPr="004D510A">
          <w:rPr>
            <w:rStyle w:val="Hyperlink"/>
            <w:rFonts w:ascii="Times New Roman" w:hAnsi="Times New Roman" w:cs="Times New Roman"/>
            <w:noProof/>
          </w:rPr>
          <w:t xml:space="preserve"> token. [source: (Jiang et al. 2023)].</w:t>
        </w:r>
        <w:r>
          <w:rPr>
            <w:noProof/>
            <w:webHidden/>
          </w:rPr>
          <w:tab/>
        </w:r>
        <w:r>
          <w:rPr>
            <w:noProof/>
            <w:webHidden/>
          </w:rPr>
          <w:fldChar w:fldCharType="begin"/>
        </w:r>
        <w:r>
          <w:rPr>
            <w:noProof/>
            <w:webHidden/>
          </w:rPr>
          <w:instrText xml:space="preserve"> PAGEREF _Toc174706496 \h </w:instrText>
        </w:r>
        <w:r>
          <w:rPr>
            <w:noProof/>
            <w:webHidden/>
          </w:rPr>
        </w:r>
        <w:r>
          <w:rPr>
            <w:noProof/>
            <w:webHidden/>
          </w:rPr>
          <w:fldChar w:fldCharType="separate"/>
        </w:r>
        <w:r>
          <w:rPr>
            <w:noProof/>
            <w:webHidden/>
          </w:rPr>
          <w:t>28</w:t>
        </w:r>
        <w:r>
          <w:rPr>
            <w:noProof/>
            <w:webHidden/>
          </w:rPr>
          <w:fldChar w:fldCharType="end"/>
        </w:r>
      </w:hyperlink>
    </w:p>
    <w:p w14:paraId="3DEDC746" w14:textId="6B3B6E10"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7" w:history="1">
        <w:r w:rsidRPr="004D510A">
          <w:rPr>
            <w:rStyle w:val="Hyperlink"/>
            <w:rFonts w:ascii="Times New Roman" w:hAnsi="Times New Roman" w:cs="Times New Roman"/>
            <w:noProof/>
          </w:rPr>
          <w:t xml:space="preserve">Figure 9. Helpfulness human evaluation results for </w:t>
        </w:r>
        <w:r w:rsidR="004445D9">
          <w:rPr>
            <w:rStyle w:val="Hyperlink"/>
            <w:rFonts w:ascii="Times New Roman" w:hAnsi="Times New Roman" w:cs="Times New Roman"/>
            <w:noProof/>
          </w:rPr>
          <w:t>Llama-3</w:t>
        </w:r>
        <w:r w:rsidRPr="004D510A">
          <w:rPr>
            <w:rStyle w:val="Hyperlink"/>
            <w:rFonts w:ascii="Times New Roman" w:hAnsi="Times New Roman" w:cs="Times New Roman"/>
            <w:noProof/>
          </w:rPr>
          <w:t xml:space="preserve"> compared to other open-source and closed-source models. [source: (Dubey et al. 2024)].</w:t>
        </w:r>
        <w:r>
          <w:rPr>
            <w:noProof/>
            <w:webHidden/>
          </w:rPr>
          <w:tab/>
        </w:r>
        <w:r>
          <w:rPr>
            <w:noProof/>
            <w:webHidden/>
          </w:rPr>
          <w:fldChar w:fldCharType="begin"/>
        </w:r>
        <w:r>
          <w:rPr>
            <w:noProof/>
            <w:webHidden/>
          </w:rPr>
          <w:instrText xml:space="preserve"> PAGEREF _Toc174706497 \h </w:instrText>
        </w:r>
        <w:r>
          <w:rPr>
            <w:noProof/>
            <w:webHidden/>
          </w:rPr>
        </w:r>
        <w:r>
          <w:rPr>
            <w:noProof/>
            <w:webHidden/>
          </w:rPr>
          <w:fldChar w:fldCharType="separate"/>
        </w:r>
        <w:r>
          <w:rPr>
            <w:noProof/>
            <w:webHidden/>
          </w:rPr>
          <w:t>30</w:t>
        </w:r>
        <w:r>
          <w:rPr>
            <w:noProof/>
            <w:webHidden/>
          </w:rPr>
          <w:fldChar w:fldCharType="end"/>
        </w:r>
      </w:hyperlink>
    </w:p>
    <w:p w14:paraId="6602AFD4" w14:textId="5AF36A66"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8" w:history="1">
        <w:r w:rsidRPr="004D510A">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Pr>
            <w:noProof/>
            <w:webHidden/>
          </w:rPr>
          <w:tab/>
        </w:r>
        <w:r>
          <w:rPr>
            <w:noProof/>
            <w:webHidden/>
          </w:rPr>
          <w:fldChar w:fldCharType="begin"/>
        </w:r>
        <w:r>
          <w:rPr>
            <w:noProof/>
            <w:webHidden/>
          </w:rPr>
          <w:instrText xml:space="preserve"> PAGEREF _Toc174706498 \h </w:instrText>
        </w:r>
        <w:r>
          <w:rPr>
            <w:noProof/>
            <w:webHidden/>
          </w:rPr>
        </w:r>
        <w:r>
          <w:rPr>
            <w:noProof/>
            <w:webHidden/>
          </w:rPr>
          <w:fldChar w:fldCharType="separate"/>
        </w:r>
        <w:r>
          <w:rPr>
            <w:noProof/>
            <w:webHidden/>
          </w:rPr>
          <w:t>33</w:t>
        </w:r>
        <w:r>
          <w:rPr>
            <w:noProof/>
            <w:webHidden/>
          </w:rPr>
          <w:fldChar w:fldCharType="end"/>
        </w:r>
      </w:hyperlink>
    </w:p>
    <w:p w14:paraId="10204B55" w14:textId="3FBCA71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499" w:history="1">
        <w:r w:rsidRPr="004D510A">
          <w:rPr>
            <w:rStyle w:val="Hyperlink"/>
            <w:rFonts w:ascii="Times New Roman" w:hAnsi="Times New Roman" w:cs="Times New Roman"/>
            <w:noProof/>
          </w:rPr>
          <w:t>Figure 11. Working of Retrieval Augmented Generation (RAG) [source: (Lewis et al. 2021)].</w:t>
        </w:r>
        <w:r>
          <w:rPr>
            <w:noProof/>
            <w:webHidden/>
          </w:rPr>
          <w:tab/>
        </w:r>
        <w:r>
          <w:rPr>
            <w:noProof/>
            <w:webHidden/>
          </w:rPr>
          <w:fldChar w:fldCharType="begin"/>
        </w:r>
        <w:r>
          <w:rPr>
            <w:noProof/>
            <w:webHidden/>
          </w:rPr>
          <w:instrText xml:space="preserve"> PAGEREF _Toc174706499 \h </w:instrText>
        </w:r>
        <w:r>
          <w:rPr>
            <w:noProof/>
            <w:webHidden/>
          </w:rPr>
        </w:r>
        <w:r>
          <w:rPr>
            <w:noProof/>
            <w:webHidden/>
          </w:rPr>
          <w:fldChar w:fldCharType="separate"/>
        </w:r>
        <w:r>
          <w:rPr>
            <w:noProof/>
            <w:webHidden/>
          </w:rPr>
          <w:t>36</w:t>
        </w:r>
        <w:r>
          <w:rPr>
            <w:noProof/>
            <w:webHidden/>
          </w:rPr>
          <w:fldChar w:fldCharType="end"/>
        </w:r>
      </w:hyperlink>
    </w:p>
    <w:p w14:paraId="41F6C443" w14:textId="3C83D740"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0" w:history="1">
        <w:r w:rsidRPr="004D510A">
          <w:rPr>
            <w:rStyle w:val="Hyperlink"/>
            <w:rFonts w:ascii="Times New Roman" w:hAnsi="Times New Roman" w:cs="Times New Roman"/>
            <w:noProof/>
          </w:rPr>
          <w:t>Figure 12. Bi-encoder and Cross-encoder architecture [source: (Singh 2024)].</w:t>
        </w:r>
        <w:r>
          <w:rPr>
            <w:noProof/>
            <w:webHidden/>
          </w:rPr>
          <w:tab/>
        </w:r>
        <w:r>
          <w:rPr>
            <w:noProof/>
            <w:webHidden/>
          </w:rPr>
          <w:fldChar w:fldCharType="begin"/>
        </w:r>
        <w:r>
          <w:rPr>
            <w:noProof/>
            <w:webHidden/>
          </w:rPr>
          <w:instrText xml:space="preserve"> PAGEREF _Toc174706500 \h </w:instrText>
        </w:r>
        <w:r>
          <w:rPr>
            <w:noProof/>
            <w:webHidden/>
          </w:rPr>
        </w:r>
        <w:r>
          <w:rPr>
            <w:noProof/>
            <w:webHidden/>
          </w:rPr>
          <w:fldChar w:fldCharType="separate"/>
        </w:r>
        <w:r>
          <w:rPr>
            <w:noProof/>
            <w:webHidden/>
          </w:rPr>
          <w:t>41</w:t>
        </w:r>
        <w:r>
          <w:rPr>
            <w:noProof/>
            <w:webHidden/>
          </w:rPr>
          <w:fldChar w:fldCharType="end"/>
        </w:r>
      </w:hyperlink>
    </w:p>
    <w:p w14:paraId="32D403A6" w14:textId="0450EB33"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1" w:history="1">
        <w:r w:rsidRPr="004D510A">
          <w:rPr>
            <w:rStyle w:val="Hyperlink"/>
            <w:rFonts w:ascii="Times New Roman" w:hAnsi="Times New Roman" w:cs="Times New Roman"/>
            <w:noProof/>
          </w:rPr>
          <w:t>Figure 13. Data preparation for Multiple Negative Ranking Loss [source: Nicholas Broad, (2023)].</w:t>
        </w:r>
        <w:r>
          <w:rPr>
            <w:noProof/>
            <w:webHidden/>
          </w:rPr>
          <w:tab/>
        </w:r>
        <w:r>
          <w:rPr>
            <w:noProof/>
            <w:webHidden/>
          </w:rPr>
          <w:fldChar w:fldCharType="begin"/>
        </w:r>
        <w:r>
          <w:rPr>
            <w:noProof/>
            <w:webHidden/>
          </w:rPr>
          <w:instrText xml:space="preserve"> PAGEREF _Toc174706501 \h </w:instrText>
        </w:r>
        <w:r>
          <w:rPr>
            <w:noProof/>
            <w:webHidden/>
          </w:rPr>
        </w:r>
        <w:r>
          <w:rPr>
            <w:noProof/>
            <w:webHidden/>
          </w:rPr>
          <w:fldChar w:fldCharType="separate"/>
        </w:r>
        <w:r>
          <w:rPr>
            <w:noProof/>
            <w:webHidden/>
          </w:rPr>
          <w:t>45</w:t>
        </w:r>
        <w:r>
          <w:rPr>
            <w:noProof/>
            <w:webHidden/>
          </w:rPr>
          <w:fldChar w:fldCharType="end"/>
        </w:r>
      </w:hyperlink>
    </w:p>
    <w:p w14:paraId="0A9CD1D2" w14:textId="3A3C9EEF"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2" w:history="1">
        <w:r w:rsidRPr="004D510A">
          <w:rPr>
            <w:rStyle w:val="Hyperlink"/>
            <w:rFonts w:ascii="Times New Roman" w:hAnsi="Times New Roman" w:cs="Times New Roman"/>
            <w:noProof/>
          </w:rPr>
          <w:t>Figure 14. Formation of similarity matrix using embeddings created by stacking individual sentence embeddings [source: Nicholas Broad, (2023)].</w:t>
        </w:r>
        <w:r>
          <w:rPr>
            <w:noProof/>
            <w:webHidden/>
          </w:rPr>
          <w:tab/>
        </w:r>
        <w:r>
          <w:rPr>
            <w:noProof/>
            <w:webHidden/>
          </w:rPr>
          <w:fldChar w:fldCharType="begin"/>
        </w:r>
        <w:r>
          <w:rPr>
            <w:noProof/>
            <w:webHidden/>
          </w:rPr>
          <w:instrText xml:space="preserve"> PAGEREF _Toc174706502 \h </w:instrText>
        </w:r>
        <w:r>
          <w:rPr>
            <w:noProof/>
            <w:webHidden/>
          </w:rPr>
        </w:r>
        <w:r>
          <w:rPr>
            <w:noProof/>
            <w:webHidden/>
          </w:rPr>
          <w:fldChar w:fldCharType="separate"/>
        </w:r>
        <w:r>
          <w:rPr>
            <w:noProof/>
            <w:webHidden/>
          </w:rPr>
          <w:t>45</w:t>
        </w:r>
        <w:r>
          <w:rPr>
            <w:noProof/>
            <w:webHidden/>
          </w:rPr>
          <w:fldChar w:fldCharType="end"/>
        </w:r>
      </w:hyperlink>
    </w:p>
    <w:p w14:paraId="3D2A28F3" w14:textId="0439D1B7"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3" w:history="1">
        <w:r w:rsidRPr="004D510A">
          <w:rPr>
            <w:rStyle w:val="Hyperlink"/>
            <w:rFonts w:ascii="Times New Roman" w:hAnsi="Times New Roman" w:cs="Times New Roman"/>
            <w:noProof/>
          </w:rPr>
          <w:t>Figure 15. Comparison of NDCG with other metrics [source: Aporia, 2023].</w:t>
        </w:r>
        <w:r>
          <w:rPr>
            <w:noProof/>
            <w:webHidden/>
          </w:rPr>
          <w:tab/>
        </w:r>
        <w:r>
          <w:rPr>
            <w:noProof/>
            <w:webHidden/>
          </w:rPr>
          <w:fldChar w:fldCharType="begin"/>
        </w:r>
        <w:r>
          <w:rPr>
            <w:noProof/>
            <w:webHidden/>
          </w:rPr>
          <w:instrText xml:space="preserve"> PAGEREF _Toc174706503 \h </w:instrText>
        </w:r>
        <w:r>
          <w:rPr>
            <w:noProof/>
            <w:webHidden/>
          </w:rPr>
        </w:r>
        <w:r>
          <w:rPr>
            <w:noProof/>
            <w:webHidden/>
          </w:rPr>
          <w:fldChar w:fldCharType="separate"/>
        </w:r>
        <w:r>
          <w:rPr>
            <w:noProof/>
            <w:webHidden/>
          </w:rPr>
          <w:t>52</w:t>
        </w:r>
        <w:r>
          <w:rPr>
            <w:noProof/>
            <w:webHidden/>
          </w:rPr>
          <w:fldChar w:fldCharType="end"/>
        </w:r>
      </w:hyperlink>
    </w:p>
    <w:p w14:paraId="1571CCF2" w14:textId="4E24DFFF"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4" w:history="1">
        <w:r w:rsidRPr="004D510A">
          <w:rPr>
            <w:rStyle w:val="Hyperlink"/>
            <w:rFonts w:ascii="Times New Roman" w:hAnsi="Times New Roman" w:cs="Times New Roman"/>
            <w:noProof/>
          </w:rPr>
          <w:t>Figure 16. Category of Issues suggested by LLM on the dataset created.</w:t>
        </w:r>
        <w:r>
          <w:rPr>
            <w:noProof/>
            <w:webHidden/>
          </w:rPr>
          <w:tab/>
        </w:r>
        <w:r>
          <w:rPr>
            <w:noProof/>
            <w:webHidden/>
          </w:rPr>
          <w:fldChar w:fldCharType="begin"/>
        </w:r>
        <w:r>
          <w:rPr>
            <w:noProof/>
            <w:webHidden/>
          </w:rPr>
          <w:instrText xml:space="preserve"> PAGEREF _Toc174706504 \h </w:instrText>
        </w:r>
        <w:r>
          <w:rPr>
            <w:noProof/>
            <w:webHidden/>
          </w:rPr>
        </w:r>
        <w:r>
          <w:rPr>
            <w:noProof/>
            <w:webHidden/>
          </w:rPr>
          <w:fldChar w:fldCharType="separate"/>
        </w:r>
        <w:r>
          <w:rPr>
            <w:noProof/>
            <w:webHidden/>
          </w:rPr>
          <w:t>57</w:t>
        </w:r>
        <w:r>
          <w:rPr>
            <w:noProof/>
            <w:webHidden/>
          </w:rPr>
          <w:fldChar w:fldCharType="end"/>
        </w:r>
      </w:hyperlink>
    </w:p>
    <w:p w14:paraId="49D00B26" w14:textId="3ED39971"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5" w:history="1">
        <w:r w:rsidRPr="004D510A">
          <w:rPr>
            <w:rStyle w:val="Hyperlink"/>
            <w:rFonts w:ascii="Times New Roman" w:hAnsi="Times New Roman" w:cs="Times New Roman"/>
            <w:noProof/>
          </w:rPr>
          <w:t>Figure 17. Monthly number of flights taking off in the dataset.</w:t>
        </w:r>
        <w:r>
          <w:rPr>
            <w:noProof/>
            <w:webHidden/>
          </w:rPr>
          <w:tab/>
        </w:r>
        <w:r>
          <w:rPr>
            <w:noProof/>
            <w:webHidden/>
          </w:rPr>
          <w:fldChar w:fldCharType="begin"/>
        </w:r>
        <w:r>
          <w:rPr>
            <w:noProof/>
            <w:webHidden/>
          </w:rPr>
          <w:instrText xml:space="preserve"> PAGEREF _Toc174706505 \h </w:instrText>
        </w:r>
        <w:r>
          <w:rPr>
            <w:noProof/>
            <w:webHidden/>
          </w:rPr>
        </w:r>
        <w:r>
          <w:rPr>
            <w:noProof/>
            <w:webHidden/>
          </w:rPr>
          <w:fldChar w:fldCharType="separate"/>
        </w:r>
        <w:r>
          <w:rPr>
            <w:noProof/>
            <w:webHidden/>
          </w:rPr>
          <w:t>57</w:t>
        </w:r>
        <w:r>
          <w:rPr>
            <w:noProof/>
            <w:webHidden/>
          </w:rPr>
          <w:fldChar w:fldCharType="end"/>
        </w:r>
      </w:hyperlink>
    </w:p>
    <w:p w14:paraId="4D48833A" w14:textId="1E216231"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6" w:history="1">
        <w:r w:rsidRPr="004D510A">
          <w:rPr>
            <w:rStyle w:val="Hyperlink"/>
            <w:rFonts w:ascii="Times New Roman" w:hAnsi="Times New Roman" w:cs="Times New Roman"/>
            <w:noProof/>
          </w:rPr>
          <w:t>Figure 18. Percentage of Acceptable Recommendations created by LLM that is coherent with real world scenarios.</w:t>
        </w:r>
        <w:r>
          <w:rPr>
            <w:noProof/>
            <w:webHidden/>
          </w:rPr>
          <w:tab/>
        </w:r>
        <w:r>
          <w:rPr>
            <w:noProof/>
            <w:webHidden/>
          </w:rPr>
          <w:fldChar w:fldCharType="begin"/>
        </w:r>
        <w:r>
          <w:rPr>
            <w:noProof/>
            <w:webHidden/>
          </w:rPr>
          <w:instrText xml:space="preserve"> PAGEREF _Toc174706506 \h </w:instrText>
        </w:r>
        <w:r>
          <w:rPr>
            <w:noProof/>
            <w:webHidden/>
          </w:rPr>
        </w:r>
        <w:r>
          <w:rPr>
            <w:noProof/>
            <w:webHidden/>
          </w:rPr>
          <w:fldChar w:fldCharType="separate"/>
        </w:r>
        <w:r>
          <w:rPr>
            <w:noProof/>
            <w:webHidden/>
          </w:rPr>
          <w:t>58</w:t>
        </w:r>
        <w:r>
          <w:rPr>
            <w:noProof/>
            <w:webHidden/>
          </w:rPr>
          <w:fldChar w:fldCharType="end"/>
        </w:r>
      </w:hyperlink>
    </w:p>
    <w:p w14:paraId="71DF1A6A" w14:textId="7B958E0F"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7" w:history="1">
        <w:r w:rsidRPr="004D510A">
          <w:rPr>
            <w:rStyle w:val="Hyperlink"/>
            <w:rFonts w:ascii="Times New Roman" w:hAnsi="Times New Roman" w:cs="Times New Roman"/>
            <w:noProof/>
          </w:rPr>
          <w:t>Figure 19. Acceptable Recommendation based on membership level.</w:t>
        </w:r>
        <w:r>
          <w:rPr>
            <w:noProof/>
            <w:webHidden/>
          </w:rPr>
          <w:tab/>
        </w:r>
        <w:r>
          <w:rPr>
            <w:noProof/>
            <w:webHidden/>
          </w:rPr>
          <w:fldChar w:fldCharType="begin"/>
        </w:r>
        <w:r>
          <w:rPr>
            <w:noProof/>
            <w:webHidden/>
          </w:rPr>
          <w:instrText xml:space="preserve"> PAGEREF _Toc174706507 \h </w:instrText>
        </w:r>
        <w:r>
          <w:rPr>
            <w:noProof/>
            <w:webHidden/>
          </w:rPr>
        </w:r>
        <w:r>
          <w:rPr>
            <w:noProof/>
            <w:webHidden/>
          </w:rPr>
          <w:fldChar w:fldCharType="separate"/>
        </w:r>
        <w:r>
          <w:rPr>
            <w:noProof/>
            <w:webHidden/>
          </w:rPr>
          <w:t>59</w:t>
        </w:r>
        <w:r>
          <w:rPr>
            <w:noProof/>
            <w:webHidden/>
          </w:rPr>
          <w:fldChar w:fldCharType="end"/>
        </w:r>
      </w:hyperlink>
    </w:p>
    <w:p w14:paraId="17054640" w14:textId="09C2A66E"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8" w:history="1">
        <w:r w:rsidRPr="004D510A">
          <w:rPr>
            <w:rStyle w:val="Hyperlink"/>
            <w:rFonts w:ascii="Times New Roman" w:hAnsi="Times New Roman" w:cs="Times New Roman"/>
            <w:noProof/>
          </w:rPr>
          <w:t>Figure 20. Architecture of a simple recommender system using LLM.</w:t>
        </w:r>
        <w:r>
          <w:rPr>
            <w:noProof/>
            <w:webHidden/>
          </w:rPr>
          <w:tab/>
        </w:r>
        <w:r>
          <w:rPr>
            <w:noProof/>
            <w:webHidden/>
          </w:rPr>
          <w:fldChar w:fldCharType="begin"/>
        </w:r>
        <w:r>
          <w:rPr>
            <w:noProof/>
            <w:webHidden/>
          </w:rPr>
          <w:instrText xml:space="preserve"> PAGEREF _Toc174706508 \h </w:instrText>
        </w:r>
        <w:r>
          <w:rPr>
            <w:noProof/>
            <w:webHidden/>
          </w:rPr>
        </w:r>
        <w:r>
          <w:rPr>
            <w:noProof/>
            <w:webHidden/>
          </w:rPr>
          <w:fldChar w:fldCharType="separate"/>
        </w:r>
        <w:r>
          <w:rPr>
            <w:noProof/>
            <w:webHidden/>
          </w:rPr>
          <w:t>61</w:t>
        </w:r>
        <w:r>
          <w:rPr>
            <w:noProof/>
            <w:webHidden/>
          </w:rPr>
          <w:fldChar w:fldCharType="end"/>
        </w:r>
      </w:hyperlink>
    </w:p>
    <w:p w14:paraId="4064D4C0" w14:textId="315E8D98"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09" w:history="1">
        <w:r w:rsidRPr="004D510A">
          <w:rPr>
            <w:rStyle w:val="Hyperlink"/>
            <w:rFonts w:ascii="Times New Roman" w:hAnsi="Times New Roman" w:cs="Times New Roman"/>
            <w:noProof/>
          </w:rPr>
          <w:t>Figure 21. Recommender with Knowledge Graph (KG).</w:t>
        </w:r>
        <w:r>
          <w:rPr>
            <w:noProof/>
            <w:webHidden/>
          </w:rPr>
          <w:tab/>
        </w:r>
        <w:r>
          <w:rPr>
            <w:noProof/>
            <w:webHidden/>
          </w:rPr>
          <w:fldChar w:fldCharType="begin"/>
        </w:r>
        <w:r>
          <w:rPr>
            <w:noProof/>
            <w:webHidden/>
          </w:rPr>
          <w:instrText xml:space="preserve"> PAGEREF _Toc174706509 \h </w:instrText>
        </w:r>
        <w:r>
          <w:rPr>
            <w:noProof/>
            <w:webHidden/>
          </w:rPr>
        </w:r>
        <w:r>
          <w:rPr>
            <w:noProof/>
            <w:webHidden/>
          </w:rPr>
          <w:fldChar w:fldCharType="separate"/>
        </w:r>
        <w:r>
          <w:rPr>
            <w:noProof/>
            <w:webHidden/>
          </w:rPr>
          <w:t>62</w:t>
        </w:r>
        <w:r>
          <w:rPr>
            <w:noProof/>
            <w:webHidden/>
          </w:rPr>
          <w:fldChar w:fldCharType="end"/>
        </w:r>
      </w:hyperlink>
    </w:p>
    <w:p w14:paraId="774298DF" w14:textId="017853CE"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0" w:history="1">
        <w:r w:rsidRPr="004D510A">
          <w:rPr>
            <w:rStyle w:val="Hyperlink"/>
            <w:rFonts w:ascii="Times New Roman" w:hAnsi="Times New Roman" w:cs="Times New Roman"/>
            <w:noProof/>
          </w:rPr>
          <w:t>Figure 22. A sub-section of the Knowledge Graph (KG).</w:t>
        </w:r>
        <w:r>
          <w:rPr>
            <w:noProof/>
            <w:webHidden/>
          </w:rPr>
          <w:tab/>
        </w:r>
        <w:r>
          <w:rPr>
            <w:noProof/>
            <w:webHidden/>
          </w:rPr>
          <w:fldChar w:fldCharType="begin"/>
        </w:r>
        <w:r>
          <w:rPr>
            <w:noProof/>
            <w:webHidden/>
          </w:rPr>
          <w:instrText xml:space="preserve"> PAGEREF _Toc174706510 \h </w:instrText>
        </w:r>
        <w:r>
          <w:rPr>
            <w:noProof/>
            <w:webHidden/>
          </w:rPr>
        </w:r>
        <w:r>
          <w:rPr>
            <w:noProof/>
            <w:webHidden/>
          </w:rPr>
          <w:fldChar w:fldCharType="separate"/>
        </w:r>
        <w:r>
          <w:rPr>
            <w:noProof/>
            <w:webHidden/>
          </w:rPr>
          <w:t>63</w:t>
        </w:r>
        <w:r>
          <w:rPr>
            <w:noProof/>
            <w:webHidden/>
          </w:rPr>
          <w:fldChar w:fldCharType="end"/>
        </w:r>
      </w:hyperlink>
    </w:p>
    <w:p w14:paraId="50EF9C05" w14:textId="4593453D"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1" w:history="1">
        <w:r w:rsidRPr="004D510A">
          <w:rPr>
            <w:rStyle w:val="Hyperlink"/>
            <w:rFonts w:ascii="Times New Roman" w:hAnsi="Times New Roman" w:cs="Times New Roman"/>
            <w:noProof/>
          </w:rPr>
          <w:t>Figure 23. An Enlarged view of the relationships between the nodes in the KG.</w:t>
        </w:r>
        <w:r>
          <w:rPr>
            <w:noProof/>
            <w:webHidden/>
          </w:rPr>
          <w:tab/>
        </w:r>
        <w:r>
          <w:rPr>
            <w:noProof/>
            <w:webHidden/>
          </w:rPr>
          <w:fldChar w:fldCharType="begin"/>
        </w:r>
        <w:r>
          <w:rPr>
            <w:noProof/>
            <w:webHidden/>
          </w:rPr>
          <w:instrText xml:space="preserve"> PAGEREF _Toc174706511 \h </w:instrText>
        </w:r>
        <w:r>
          <w:rPr>
            <w:noProof/>
            <w:webHidden/>
          </w:rPr>
        </w:r>
        <w:r>
          <w:rPr>
            <w:noProof/>
            <w:webHidden/>
          </w:rPr>
          <w:fldChar w:fldCharType="separate"/>
        </w:r>
        <w:r>
          <w:rPr>
            <w:noProof/>
            <w:webHidden/>
          </w:rPr>
          <w:t>64</w:t>
        </w:r>
        <w:r>
          <w:rPr>
            <w:noProof/>
            <w:webHidden/>
          </w:rPr>
          <w:fldChar w:fldCharType="end"/>
        </w:r>
      </w:hyperlink>
    </w:p>
    <w:p w14:paraId="13415325" w14:textId="3507CE0C"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2" w:history="1">
        <w:r w:rsidRPr="004D510A">
          <w:rPr>
            <w:rStyle w:val="Hyperlink"/>
            <w:rFonts w:ascii="Times New Roman" w:hAnsi="Times New Roman" w:cs="Times New Roman"/>
            <w:noProof/>
          </w:rPr>
          <w:t>Figure 24. Attributes of Review Node such as Membership_levelm embedding of the concatenated membership, review, and category, the acceptable recommendation.</w:t>
        </w:r>
        <w:r>
          <w:rPr>
            <w:noProof/>
            <w:webHidden/>
          </w:rPr>
          <w:tab/>
        </w:r>
        <w:r>
          <w:rPr>
            <w:noProof/>
            <w:webHidden/>
          </w:rPr>
          <w:fldChar w:fldCharType="begin"/>
        </w:r>
        <w:r>
          <w:rPr>
            <w:noProof/>
            <w:webHidden/>
          </w:rPr>
          <w:instrText xml:space="preserve"> PAGEREF _Toc174706512 \h </w:instrText>
        </w:r>
        <w:r>
          <w:rPr>
            <w:noProof/>
            <w:webHidden/>
          </w:rPr>
        </w:r>
        <w:r>
          <w:rPr>
            <w:noProof/>
            <w:webHidden/>
          </w:rPr>
          <w:fldChar w:fldCharType="separate"/>
        </w:r>
        <w:r>
          <w:rPr>
            <w:noProof/>
            <w:webHidden/>
          </w:rPr>
          <w:t>65</w:t>
        </w:r>
        <w:r>
          <w:rPr>
            <w:noProof/>
            <w:webHidden/>
          </w:rPr>
          <w:fldChar w:fldCharType="end"/>
        </w:r>
      </w:hyperlink>
    </w:p>
    <w:p w14:paraId="4C1F786D" w14:textId="6DACFDB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3" w:history="1">
        <w:r w:rsidRPr="004D510A">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Pr>
            <w:noProof/>
            <w:webHidden/>
          </w:rPr>
          <w:tab/>
        </w:r>
        <w:r>
          <w:rPr>
            <w:noProof/>
            <w:webHidden/>
          </w:rPr>
          <w:fldChar w:fldCharType="begin"/>
        </w:r>
        <w:r>
          <w:rPr>
            <w:noProof/>
            <w:webHidden/>
          </w:rPr>
          <w:instrText xml:space="preserve"> PAGEREF _Toc174706513 \h </w:instrText>
        </w:r>
        <w:r>
          <w:rPr>
            <w:noProof/>
            <w:webHidden/>
          </w:rPr>
        </w:r>
        <w:r>
          <w:rPr>
            <w:noProof/>
            <w:webHidden/>
          </w:rPr>
          <w:fldChar w:fldCharType="separate"/>
        </w:r>
        <w:r>
          <w:rPr>
            <w:noProof/>
            <w:webHidden/>
          </w:rPr>
          <w:t>67</w:t>
        </w:r>
        <w:r>
          <w:rPr>
            <w:noProof/>
            <w:webHidden/>
          </w:rPr>
          <w:fldChar w:fldCharType="end"/>
        </w:r>
      </w:hyperlink>
    </w:p>
    <w:p w14:paraId="6E5BBA19" w14:textId="48C39E59"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4" w:history="1">
        <w:r w:rsidRPr="004D510A">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Pr>
            <w:noProof/>
            <w:webHidden/>
          </w:rPr>
          <w:tab/>
        </w:r>
        <w:r>
          <w:rPr>
            <w:noProof/>
            <w:webHidden/>
          </w:rPr>
          <w:fldChar w:fldCharType="begin"/>
        </w:r>
        <w:r>
          <w:rPr>
            <w:noProof/>
            <w:webHidden/>
          </w:rPr>
          <w:instrText xml:space="preserve"> PAGEREF _Toc174706514 \h </w:instrText>
        </w:r>
        <w:r>
          <w:rPr>
            <w:noProof/>
            <w:webHidden/>
          </w:rPr>
        </w:r>
        <w:r>
          <w:rPr>
            <w:noProof/>
            <w:webHidden/>
          </w:rPr>
          <w:fldChar w:fldCharType="separate"/>
        </w:r>
        <w:r>
          <w:rPr>
            <w:noProof/>
            <w:webHidden/>
          </w:rPr>
          <w:t>69</w:t>
        </w:r>
        <w:r>
          <w:rPr>
            <w:noProof/>
            <w:webHidden/>
          </w:rPr>
          <w:fldChar w:fldCharType="end"/>
        </w:r>
      </w:hyperlink>
    </w:p>
    <w:p w14:paraId="4FFF3C61" w14:textId="0B98DC75"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5" w:history="1">
        <w:r w:rsidRPr="004D510A">
          <w:rPr>
            <w:rStyle w:val="Hyperlink"/>
            <w:rFonts w:ascii="Times New Roman" w:hAnsi="Times New Roman" w:cs="Times New Roman"/>
            <w:noProof/>
          </w:rPr>
          <w:t>Figure 27. Illustration of how bi-encoders and cross-encoders work together to improve result retrieval [source: Osanseviero, O., 2023].</w:t>
        </w:r>
        <w:r>
          <w:rPr>
            <w:noProof/>
            <w:webHidden/>
          </w:rPr>
          <w:tab/>
        </w:r>
        <w:r>
          <w:rPr>
            <w:noProof/>
            <w:webHidden/>
          </w:rPr>
          <w:fldChar w:fldCharType="begin"/>
        </w:r>
        <w:r>
          <w:rPr>
            <w:noProof/>
            <w:webHidden/>
          </w:rPr>
          <w:instrText xml:space="preserve"> PAGEREF _Toc174706515 \h </w:instrText>
        </w:r>
        <w:r>
          <w:rPr>
            <w:noProof/>
            <w:webHidden/>
          </w:rPr>
        </w:r>
        <w:r>
          <w:rPr>
            <w:noProof/>
            <w:webHidden/>
          </w:rPr>
          <w:fldChar w:fldCharType="separate"/>
        </w:r>
        <w:r>
          <w:rPr>
            <w:noProof/>
            <w:webHidden/>
          </w:rPr>
          <w:t>73</w:t>
        </w:r>
        <w:r>
          <w:rPr>
            <w:noProof/>
            <w:webHidden/>
          </w:rPr>
          <w:fldChar w:fldCharType="end"/>
        </w:r>
      </w:hyperlink>
    </w:p>
    <w:p w14:paraId="0DBC3347" w14:textId="6C1EBA11"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6" w:history="1">
        <w:r w:rsidRPr="004D510A">
          <w:rPr>
            <w:rStyle w:val="Hyperlink"/>
            <w:rFonts w:ascii="Times New Roman" w:hAnsi="Times New Roman" w:cs="Times New Roman"/>
            <w:noProof/>
          </w:rPr>
          <w:t>Figure 28. Mean value of the different metrics using Llama-2 as the LLM for the Simple Recommender without knowledge graph.</w:t>
        </w:r>
        <w:r>
          <w:rPr>
            <w:noProof/>
            <w:webHidden/>
          </w:rPr>
          <w:tab/>
        </w:r>
        <w:r>
          <w:rPr>
            <w:noProof/>
            <w:webHidden/>
          </w:rPr>
          <w:fldChar w:fldCharType="begin"/>
        </w:r>
        <w:r>
          <w:rPr>
            <w:noProof/>
            <w:webHidden/>
          </w:rPr>
          <w:instrText xml:space="preserve"> PAGEREF _Toc174706516 \h </w:instrText>
        </w:r>
        <w:r>
          <w:rPr>
            <w:noProof/>
            <w:webHidden/>
          </w:rPr>
        </w:r>
        <w:r>
          <w:rPr>
            <w:noProof/>
            <w:webHidden/>
          </w:rPr>
          <w:fldChar w:fldCharType="separate"/>
        </w:r>
        <w:r>
          <w:rPr>
            <w:noProof/>
            <w:webHidden/>
          </w:rPr>
          <w:t>78</w:t>
        </w:r>
        <w:r>
          <w:rPr>
            <w:noProof/>
            <w:webHidden/>
          </w:rPr>
          <w:fldChar w:fldCharType="end"/>
        </w:r>
      </w:hyperlink>
    </w:p>
    <w:p w14:paraId="0807DCB3" w14:textId="28FAEE07"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7" w:history="1">
        <w:r w:rsidRPr="004D510A">
          <w:rPr>
            <w:rStyle w:val="Hyperlink"/>
            <w:rFonts w:ascii="Times New Roman" w:hAnsi="Times New Roman" w:cs="Times New Roman"/>
            <w:noProof/>
          </w:rPr>
          <w:t>Figure 29. Mean value of the different metrics using Mistral as the LLM for the Simple Recommender.</w:t>
        </w:r>
        <w:r>
          <w:rPr>
            <w:noProof/>
            <w:webHidden/>
          </w:rPr>
          <w:tab/>
        </w:r>
        <w:r>
          <w:rPr>
            <w:noProof/>
            <w:webHidden/>
          </w:rPr>
          <w:fldChar w:fldCharType="begin"/>
        </w:r>
        <w:r>
          <w:rPr>
            <w:noProof/>
            <w:webHidden/>
          </w:rPr>
          <w:instrText xml:space="preserve"> PAGEREF _Toc174706517 \h </w:instrText>
        </w:r>
        <w:r>
          <w:rPr>
            <w:noProof/>
            <w:webHidden/>
          </w:rPr>
        </w:r>
        <w:r>
          <w:rPr>
            <w:noProof/>
            <w:webHidden/>
          </w:rPr>
          <w:fldChar w:fldCharType="separate"/>
        </w:r>
        <w:r>
          <w:rPr>
            <w:noProof/>
            <w:webHidden/>
          </w:rPr>
          <w:t>79</w:t>
        </w:r>
        <w:r>
          <w:rPr>
            <w:noProof/>
            <w:webHidden/>
          </w:rPr>
          <w:fldChar w:fldCharType="end"/>
        </w:r>
      </w:hyperlink>
    </w:p>
    <w:p w14:paraId="30AA7175" w14:textId="38A82435"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8" w:history="1">
        <w:r w:rsidRPr="004D510A">
          <w:rPr>
            <w:rStyle w:val="Hyperlink"/>
            <w:rFonts w:ascii="Times New Roman" w:hAnsi="Times New Roman" w:cs="Times New Roman"/>
            <w:noProof/>
          </w:rPr>
          <w:t>Figure 30. Violin plot of the data distribution for Llama-2 results.</w:t>
        </w:r>
        <w:r>
          <w:rPr>
            <w:noProof/>
            <w:webHidden/>
          </w:rPr>
          <w:tab/>
        </w:r>
        <w:r>
          <w:rPr>
            <w:noProof/>
            <w:webHidden/>
          </w:rPr>
          <w:fldChar w:fldCharType="begin"/>
        </w:r>
        <w:r>
          <w:rPr>
            <w:noProof/>
            <w:webHidden/>
          </w:rPr>
          <w:instrText xml:space="preserve"> PAGEREF _Toc174706518 \h </w:instrText>
        </w:r>
        <w:r>
          <w:rPr>
            <w:noProof/>
            <w:webHidden/>
          </w:rPr>
        </w:r>
        <w:r>
          <w:rPr>
            <w:noProof/>
            <w:webHidden/>
          </w:rPr>
          <w:fldChar w:fldCharType="separate"/>
        </w:r>
        <w:r>
          <w:rPr>
            <w:noProof/>
            <w:webHidden/>
          </w:rPr>
          <w:t>80</w:t>
        </w:r>
        <w:r>
          <w:rPr>
            <w:noProof/>
            <w:webHidden/>
          </w:rPr>
          <w:fldChar w:fldCharType="end"/>
        </w:r>
      </w:hyperlink>
    </w:p>
    <w:p w14:paraId="15CF5259" w14:textId="40F49F9F"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19" w:history="1">
        <w:r w:rsidRPr="004D510A">
          <w:rPr>
            <w:rStyle w:val="Hyperlink"/>
            <w:rFonts w:ascii="Times New Roman" w:hAnsi="Times New Roman" w:cs="Times New Roman"/>
            <w:noProof/>
          </w:rPr>
          <w:t>Figure 31. Violin plot of the data distribution for Mistral results.</w:t>
        </w:r>
        <w:r>
          <w:rPr>
            <w:noProof/>
            <w:webHidden/>
          </w:rPr>
          <w:tab/>
        </w:r>
        <w:r>
          <w:rPr>
            <w:noProof/>
            <w:webHidden/>
          </w:rPr>
          <w:fldChar w:fldCharType="begin"/>
        </w:r>
        <w:r>
          <w:rPr>
            <w:noProof/>
            <w:webHidden/>
          </w:rPr>
          <w:instrText xml:space="preserve"> PAGEREF _Toc174706519 \h </w:instrText>
        </w:r>
        <w:r>
          <w:rPr>
            <w:noProof/>
            <w:webHidden/>
          </w:rPr>
        </w:r>
        <w:r>
          <w:rPr>
            <w:noProof/>
            <w:webHidden/>
          </w:rPr>
          <w:fldChar w:fldCharType="separate"/>
        </w:r>
        <w:r>
          <w:rPr>
            <w:noProof/>
            <w:webHidden/>
          </w:rPr>
          <w:t>80</w:t>
        </w:r>
        <w:r>
          <w:rPr>
            <w:noProof/>
            <w:webHidden/>
          </w:rPr>
          <w:fldChar w:fldCharType="end"/>
        </w:r>
      </w:hyperlink>
    </w:p>
    <w:p w14:paraId="4D96E6B0" w14:textId="5352137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0" w:history="1">
        <w:r w:rsidRPr="004D510A">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Pr>
            <w:noProof/>
            <w:webHidden/>
          </w:rPr>
          <w:tab/>
        </w:r>
        <w:r>
          <w:rPr>
            <w:noProof/>
            <w:webHidden/>
          </w:rPr>
          <w:fldChar w:fldCharType="begin"/>
        </w:r>
        <w:r>
          <w:rPr>
            <w:noProof/>
            <w:webHidden/>
          </w:rPr>
          <w:instrText xml:space="preserve"> PAGEREF _Toc174706520 \h </w:instrText>
        </w:r>
        <w:r>
          <w:rPr>
            <w:noProof/>
            <w:webHidden/>
          </w:rPr>
        </w:r>
        <w:r>
          <w:rPr>
            <w:noProof/>
            <w:webHidden/>
          </w:rPr>
          <w:fldChar w:fldCharType="separate"/>
        </w:r>
        <w:r>
          <w:rPr>
            <w:noProof/>
            <w:webHidden/>
          </w:rPr>
          <w:t>81</w:t>
        </w:r>
        <w:r>
          <w:rPr>
            <w:noProof/>
            <w:webHidden/>
          </w:rPr>
          <w:fldChar w:fldCharType="end"/>
        </w:r>
      </w:hyperlink>
    </w:p>
    <w:p w14:paraId="311CDD48" w14:textId="4B9B1DD5"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1" w:history="1">
        <w:r w:rsidRPr="004D510A">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Pr>
            <w:noProof/>
            <w:webHidden/>
          </w:rPr>
          <w:tab/>
        </w:r>
        <w:r>
          <w:rPr>
            <w:noProof/>
            <w:webHidden/>
          </w:rPr>
          <w:fldChar w:fldCharType="begin"/>
        </w:r>
        <w:r>
          <w:rPr>
            <w:noProof/>
            <w:webHidden/>
          </w:rPr>
          <w:instrText xml:space="preserve"> PAGEREF _Toc174706521 \h </w:instrText>
        </w:r>
        <w:r>
          <w:rPr>
            <w:noProof/>
            <w:webHidden/>
          </w:rPr>
        </w:r>
        <w:r>
          <w:rPr>
            <w:noProof/>
            <w:webHidden/>
          </w:rPr>
          <w:fldChar w:fldCharType="separate"/>
        </w:r>
        <w:r>
          <w:rPr>
            <w:noProof/>
            <w:webHidden/>
          </w:rPr>
          <w:t>82</w:t>
        </w:r>
        <w:r>
          <w:rPr>
            <w:noProof/>
            <w:webHidden/>
          </w:rPr>
          <w:fldChar w:fldCharType="end"/>
        </w:r>
      </w:hyperlink>
    </w:p>
    <w:p w14:paraId="3B61E9D9" w14:textId="2DCAB79E"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2" w:history="1">
        <w:r w:rsidRPr="004D510A">
          <w:rPr>
            <w:rStyle w:val="Hyperlink"/>
            <w:rFonts w:ascii="Times New Roman" w:hAnsi="Times New Roman" w:cs="Times New Roman"/>
            <w:noProof/>
          </w:rPr>
          <w:t>Figure 34. Violin Plot showing the distribution of results for Llama-2 for Recommender with KG the median score highlighted.</w:t>
        </w:r>
        <w:r>
          <w:rPr>
            <w:noProof/>
            <w:webHidden/>
          </w:rPr>
          <w:tab/>
        </w:r>
        <w:r>
          <w:rPr>
            <w:noProof/>
            <w:webHidden/>
          </w:rPr>
          <w:fldChar w:fldCharType="begin"/>
        </w:r>
        <w:r>
          <w:rPr>
            <w:noProof/>
            <w:webHidden/>
          </w:rPr>
          <w:instrText xml:space="preserve"> PAGEREF _Toc174706522 \h </w:instrText>
        </w:r>
        <w:r>
          <w:rPr>
            <w:noProof/>
            <w:webHidden/>
          </w:rPr>
        </w:r>
        <w:r>
          <w:rPr>
            <w:noProof/>
            <w:webHidden/>
          </w:rPr>
          <w:fldChar w:fldCharType="separate"/>
        </w:r>
        <w:r>
          <w:rPr>
            <w:noProof/>
            <w:webHidden/>
          </w:rPr>
          <w:t>83</w:t>
        </w:r>
        <w:r>
          <w:rPr>
            <w:noProof/>
            <w:webHidden/>
          </w:rPr>
          <w:fldChar w:fldCharType="end"/>
        </w:r>
      </w:hyperlink>
    </w:p>
    <w:p w14:paraId="365509BE" w14:textId="6983D69F"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3" w:history="1">
        <w:r w:rsidRPr="004D510A">
          <w:rPr>
            <w:rStyle w:val="Hyperlink"/>
            <w:noProof/>
          </w:rPr>
          <w:t xml:space="preserve">Figure 35. Violin Plot </w:t>
        </w:r>
        <w:r w:rsidRPr="004D510A">
          <w:rPr>
            <w:rStyle w:val="Hyperlink"/>
            <w:rFonts w:ascii="Times New Roman" w:hAnsi="Times New Roman" w:cs="Times New Roman"/>
            <w:noProof/>
          </w:rPr>
          <w:t>showing</w:t>
        </w:r>
        <w:r w:rsidRPr="004D510A">
          <w:rPr>
            <w:rStyle w:val="Hyperlink"/>
            <w:noProof/>
          </w:rPr>
          <w:t xml:space="preserve"> the distribution of results for Mistral for Recommender with KG with the median score highlighted.</w:t>
        </w:r>
        <w:r>
          <w:rPr>
            <w:noProof/>
            <w:webHidden/>
          </w:rPr>
          <w:tab/>
        </w:r>
        <w:r>
          <w:rPr>
            <w:noProof/>
            <w:webHidden/>
          </w:rPr>
          <w:fldChar w:fldCharType="begin"/>
        </w:r>
        <w:r>
          <w:rPr>
            <w:noProof/>
            <w:webHidden/>
          </w:rPr>
          <w:instrText xml:space="preserve"> PAGEREF _Toc174706523 \h </w:instrText>
        </w:r>
        <w:r>
          <w:rPr>
            <w:noProof/>
            <w:webHidden/>
          </w:rPr>
        </w:r>
        <w:r>
          <w:rPr>
            <w:noProof/>
            <w:webHidden/>
          </w:rPr>
          <w:fldChar w:fldCharType="separate"/>
        </w:r>
        <w:r>
          <w:rPr>
            <w:noProof/>
            <w:webHidden/>
          </w:rPr>
          <w:t>83</w:t>
        </w:r>
        <w:r>
          <w:rPr>
            <w:noProof/>
            <w:webHidden/>
          </w:rPr>
          <w:fldChar w:fldCharType="end"/>
        </w:r>
      </w:hyperlink>
    </w:p>
    <w:p w14:paraId="776384AE" w14:textId="1214A810"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4" w:history="1">
        <w:r w:rsidRPr="004D510A">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Pr>
            <w:noProof/>
            <w:webHidden/>
          </w:rPr>
          <w:tab/>
        </w:r>
        <w:r>
          <w:rPr>
            <w:noProof/>
            <w:webHidden/>
          </w:rPr>
          <w:fldChar w:fldCharType="begin"/>
        </w:r>
        <w:r>
          <w:rPr>
            <w:noProof/>
            <w:webHidden/>
          </w:rPr>
          <w:instrText xml:space="preserve"> PAGEREF _Toc174706524 \h </w:instrText>
        </w:r>
        <w:r>
          <w:rPr>
            <w:noProof/>
            <w:webHidden/>
          </w:rPr>
        </w:r>
        <w:r>
          <w:rPr>
            <w:noProof/>
            <w:webHidden/>
          </w:rPr>
          <w:fldChar w:fldCharType="separate"/>
        </w:r>
        <w:r>
          <w:rPr>
            <w:noProof/>
            <w:webHidden/>
          </w:rPr>
          <w:t>85</w:t>
        </w:r>
        <w:r>
          <w:rPr>
            <w:noProof/>
            <w:webHidden/>
          </w:rPr>
          <w:fldChar w:fldCharType="end"/>
        </w:r>
      </w:hyperlink>
    </w:p>
    <w:p w14:paraId="3FE5EC11" w14:textId="1803EB9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5" w:history="1">
        <w:r w:rsidRPr="004D510A">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Pr>
            <w:noProof/>
            <w:webHidden/>
          </w:rPr>
          <w:tab/>
        </w:r>
        <w:r>
          <w:rPr>
            <w:noProof/>
            <w:webHidden/>
          </w:rPr>
          <w:fldChar w:fldCharType="begin"/>
        </w:r>
        <w:r>
          <w:rPr>
            <w:noProof/>
            <w:webHidden/>
          </w:rPr>
          <w:instrText xml:space="preserve"> PAGEREF _Toc174706525 \h </w:instrText>
        </w:r>
        <w:r>
          <w:rPr>
            <w:noProof/>
            <w:webHidden/>
          </w:rPr>
        </w:r>
        <w:r>
          <w:rPr>
            <w:noProof/>
            <w:webHidden/>
          </w:rPr>
          <w:fldChar w:fldCharType="separate"/>
        </w:r>
        <w:r>
          <w:rPr>
            <w:noProof/>
            <w:webHidden/>
          </w:rPr>
          <w:t>86</w:t>
        </w:r>
        <w:r>
          <w:rPr>
            <w:noProof/>
            <w:webHidden/>
          </w:rPr>
          <w:fldChar w:fldCharType="end"/>
        </w:r>
      </w:hyperlink>
    </w:p>
    <w:p w14:paraId="729E0E61" w14:textId="5AD888A3"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6" w:history="1">
        <w:r w:rsidRPr="004D510A">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Pr>
            <w:noProof/>
            <w:webHidden/>
          </w:rPr>
          <w:tab/>
        </w:r>
        <w:r>
          <w:rPr>
            <w:noProof/>
            <w:webHidden/>
          </w:rPr>
          <w:fldChar w:fldCharType="begin"/>
        </w:r>
        <w:r>
          <w:rPr>
            <w:noProof/>
            <w:webHidden/>
          </w:rPr>
          <w:instrText xml:space="preserve"> PAGEREF _Toc174706526 \h </w:instrText>
        </w:r>
        <w:r>
          <w:rPr>
            <w:noProof/>
            <w:webHidden/>
          </w:rPr>
        </w:r>
        <w:r>
          <w:rPr>
            <w:noProof/>
            <w:webHidden/>
          </w:rPr>
          <w:fldChar w:fldCharType="separate"/>
        </w:r>
        <w:r>
          <w:rPr>
            <w:noProof/>
            <w:webHidden/>
          </w:rPr>
          <w:t>86</w:t>
        </w:r>
        <w:r>
          <w:rPr>
            <w:noProof/>
            <w:webHidden/>
          </w:rPr>
          <w:fldChar w:fldCharType="end"/>
        </w:r>
      </w:hyperlink>
    </w:p>
    <w:p w14:paraId="349AA702" w14:textId="28E768A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7" w:history="1">
        <w:r w:rsidRPr="004D510A">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Pr>
            <w:noProof/>
            <w:webHidden/>
          </w:rPr>
          <w:tab/>
        </w:r>
        <w:r>
          <w:rPr>
            <w:noProof/>
            <w:webHidden/>
          </w:rPr>
          <w:fldChar w:fldCharType="begin"/>
        </w:r>
        <w:r>
          <w:rPr>
            <w:noProof/>
            <w:webHidden/>
          </w:rPr>
          <w:instrText xml:space="preserve"> PAGEREF _Toc174706527 \h </w:instrText>
        </w:r>
        <w:r>
          <w:rPr>
            <w:noProof/>
            <w:webHidden/>
          </w:rPr>
        </w:r>
        <w:r>
          <w:rPr>
            <w:noProof/>
            <w:webHidden/>
          </w:rPr>
          <w:fldChar w:fldCharType="separate"/>
        </w:r>
        <w:r>
          <w:rPr>
            <w:noProof/>
            <w:webHidden/>
          </w:rPr>
          <w:t>87</w:t>
        </w:r>
        <w:r>
          <w:rPr>
            <w:noProof/>
            <w:webHidden/>
          </w:rPr>
          <w:fldChar w:fldCharType="end"/>
        </w:r>
      </w:hyperlink>
    </w:p>
    <w:p w14:paraId="2C05D6AA" w14:textId="310A72ED"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8" w:history="1">
        <w:r w:rsidRPr="004D510A">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Pr>
            <w:noProof/>
            <w:webHidden/>
          </w:rPr>
          <w:tab/>
        </w:r>
        <w:r>
          <w:rPr>
            <w:noProof/>
            <w:webHidden/>
          </w:rPr>
          <w:fldChar w:fldCharType="begin"/>
        </w:r>
        <w:r>
          <w:rPr>
            <w:noProof/>
            <w:webHidden/>
          </w:rPr>
          <w:instrText xml:space="preserve"> PAGEREF _Toc174706528 \h </w:instrText>
        </w:r>
        <w:r>
          <w:rPr>
            <w:noProof/>
            <w:webHidden/>
          </w:rPr>
        </w:r>
        <w:r>
          <w:rPr>
            <w:noProof/>
            <w:webHidden/>
          </w:rPr>
          <w:fldChar w:fldCharType="separate"/>
        </w:r>
        <w:r>
          <w:rPr>
            <w:noProof/>
            <w:webHidden/>
          </w:rPr>
          <w:t>88</w:t>
        </w:r>
        <w:r>
          <w:rPr>
            <w:noProof/>
            <w:webHidden/>
          </w:rPr>
          <w:fldChar w:fldCharType="end"/>
        </w:r>
      </w:hyperlink>
    </w:p>
    <w:p w14:paraId="7708F08D" w14:textId="138D1906"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29" w:history="1">
        <w:r w:rsidRPr="004D510A">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Pr="004D510A">
          <w:rPr>
            <w:rStyle w:val="Hyperlink"/>
            <w:noProof/>
          </w:rPr>
          <w:t>fine-tuned BAAI/bge-small-en-v1.5.</w:t>
        </w:r>
        <w:r>
          <w:rPr>
            <w:noProof/>
            <w:webHidden/>
          </w:rPr>
          <w:tab/>
        </w:r>
        <w:r>
          <w:rPr>
            <w:noProof/>
            <w:webHidden/>
          </w:rPr>
          <w:fldChar w:fldCharType="begin"/>
        </w:r>
        <w:r>
          <w:rPr>
            <w:noProof/>
            <w:webHidden/>
          </w:rPr>
          <w:instrText xml:space="preserve"> PAGEREF _Toc174706529 \h </w:instrText>
        </w:r>
        <w:r>
          <w:rPr>
            <w:noProof/>
            <w:webHidden/>
          </w:rPr>
        </w:r>
        <w:r>
          <w:rPr>
            <w:noProof/>
            <w:webHidden/>
          </w:rPr>
          <w:fldChar w:fldCharType="separate"/>
        </w:r>
        <w:r>
          <w:rPr>
            <w:noProof/>
            <w:webHidden/>
          </w:rPr>
          <w:t>88</w:t>
        </w:r>
        <w:r>
          <w:rPr>
            <w:noProof/>
            <w:webHidden/>
          </w:rPr>
          <w:fldChar w:fldCharType="end"/>
        </w:r>
      </w:hyperlink>
    </w:p>
    <w:p w14:paraId="2D01454A" w14:textId="3EC6EEA7"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0" w:history="1">
        <w:r w:rsidRPr="004D510A">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Pr>
            <w:noProof/>
            <w:webHidden/>
          </w:rPr>
          <w:tab/>
        </w:r>
        <w:r>
          <w:rPr>
            <w:noProof/>
            <w:webHidden/>
          </w:rPr>
          <w:fldChar w:fldCharType="begin"/>
        </w:r>
        <w:r>
          <w:rPr>
            <w:noProof/>
            <w:webHidden/>
          </w:rPr>
          <w:instrText xml:space="preserve"> PAGEREF _Toc174706530 \h </w:instrText>
        </w:r>
        <w:r>
          <w:rPr>
            <w:noProof/>
            <w:webHidden/>
          </w:rPr>
        </w:r>
        <w:r>
          <w:rPr>
            <w:noProof/>
            <w:webHidden/>
          </w:rPr>
          <w:fldChar w:fldCharType="separate"/>
        </w:r>
        <w:r>
          <w:rPr>
            <w:noProof/>
            <w:webHidden/>
          </w:rPr>
          <w:t>89</w:t>
        </w:r>
        <w:r>
          <w:rPr>
            <w:noProof/>
            <w:webHidden/>
          </w:rPr>
          <w:fldChar w:fldCharType="end"/>
        </w:r>
      </w:hyperlink>
    </w:p>
    <w:p w14:paraId="24CBE94C" w14:textId="2B4F3559"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1" w:history="1">
        <w:r w:rsidRPr="004D510A">
          <w:rPr>
            <w:rStyle w:val="Hyperlink"/>
            <w:rFonts w:ascii="Times New Roman" w:hAnsi="Times New Roman" w:cs="Times New Roman"/>
            <w:noProof/>
          </w:rPr>
          <w:t>Figure 43. The performance metrics of fine-tuned int/float/multilingual-E5-small embedding for the Sherlock Holmes Dataset on the test data.</w:t>
        </w:r>
        <w:r>
          <w:rPr>
            <w:noProof/>
            <w:webHidden/>
          </w:rPr>
          <w:tab/>
        </w:r>
        <w:r>
          <w:rPr>
            <w:noProof/>
            <w:webHidden/>
          </w:rPr>
          <w:fldChar w:fldCharType="begin"/>
        </w:r>
        <w:r>
          <w:rPr>
            <w:noProof/>
            <w:webHidden/>
          </w:rPr>
          <w:instrText xml:space="preserve"> PAGEREF _Toc174706531 \h </w:instrText>
        </w:r>
        <w:r>
          <w:rPr>
            <w:noProof/>
            <w:webHidden/>
          </w:rPr>
        </w:r>
        <w:r>
          <w:rPr>
            <w:noProof/>
            <w:webHidden/>
          </w:rPr>
          <w:fldChar w:fldCharType="separate"/>
        </w:r>
        <w:r>
          <w:rPr>
            <w:noProof/>
            <w:webHidden/>
          </w:rPr>
          <w:t>90</w:t>
        </w:r>
        <w:r>
          <w:rPr>
            <w:noProof/>
            <w:webHidden/>
          </w:rPr>
          <w:fldChar w:fldCharType="end"/>
        </w:r>
      </w:hyperlink>
    </w:p>
    <w:p w14:paraId="3DC1D20A" w14:textId="7D8F0AD6"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2" w:history="1">
        <w:r w:rsidRPr="004D510A">
          <w:rPr>
            <w:rStyle w:val="Hyperlink"/>
            <w:rFonts w:ascii="Times New Roman" w:hAnsi="Times New Roman" w:cs="Times New Roman"/>
            <w:noProof/>
          </w:rPr>
          <w:t>Figure 44. The pictorial representation of the vectors represented on 2-dimensional plane for the fine-tuned int/float/multilingual-E5-small.</w:t>
        </w:r>
        <w:r>
          <w:rPr>
            <w:noProof/>
            <w:webHidden/>
          </w:rPr>
          <w:tab/>
        </w:r>
        <w:r>
          <w:rPr>
            <w:noProof/>
            <w:webHidden/>
          </w:rPr>
          <w:fldChar w:fldCharType="begin"/>
        </w:r>
        <w:r>
          <w:rPr>
            <w:noProof/>
            <w:webHidden/>
          </w:rPr>
          <w:instrText xml:space="preserve"> PAGEREF _Toc174706532 \h </w:instrText>
        </w:r>
        <w:r>
          <w:rPr>
            <w:noProof/>
            <w:webHidden/>
          </w:rPr>
        </w:r>
        <w:r>
          <w:rPr>
            <w:noProof/>
            <w:webHidden/>
          </w:rPr>
          <w:fldChar w:fldCharType="separate"/>
        </w:r>
        <w:r>
          <w:rPr>
            <w:noProof/>
            <w:webHidden/>
          </w:rPr>
          <w:t>91</w:t>
        </w:r>
        <w:r>
          <w:rPr>
            <w:noProof/>
            <w:webHidden/>
          </w:rPr>
          <w:fldChar w:fldCharType="end"/>
        </w:r>
      </w:hyperlink>
    </w:p>
    <w:p w14:paraId="4FA3A3C5" w14:textId="71EFCAE3"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3" w:history="1">
        <w:r w:rsidRPr="004D510A">
          <w:rPr>
            <w:rStyle w:val="Hyperlink"/>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Pr>
            <w:noProof/>
            <w:webHidden/>
          </w:rPr>
          <w:tab/>
        </w:r>
        <w:r>
          <w:rPr>
            <w:noProof/>
            <w:webHidden/>
          </w:rPr>
          <w:fldChar w:fldCharType="begin"/>
        </w:r>
        <w:r>
          <w:rPr>
            <w:noProof/>
            <w:webHidden/>
          </w:rPr>
          <w:instrText xml:space="preserve"> PAGEREF _Toc174706533 \h </w:instrText>
        </w:r>
        <w:r>
          <w:rPr>
            <w:noProof/>
            <w:webHidden/>
          </w:rPr>
        </w:r>
        <w:r>
          <w:rPr>
            <w:noProof/>
            <w:webHidden/>
          </w:rPr>
          <w:fldChar w:fldCharType="separate"/>
        </w:r>
        <w:r>
          <w:rPr>
            <w:noProof/>
            <w:webHidden/>
          </w:rPr>
          <w:t>91</w:t>
        </w:r>
        <w:r>
          <w:rPr>
            <w:noProof/>
            <w:webHidden/>
          </w:rPr>
          <w:fldChar w:fldCharType="end"/>
        </w:r>
      </w:hyperlink>
    </w:p>
    <w:p w14:paraId="100A4453" w14:textId="77777777" w:rsidR="00A0418F" w:rsidRDefault="00F32E41" w:rsidP="00FA61D4">
      <w:pPr>
        <w:pStyle w:val="Heading1"/>
        <w:numPr>
          <w:ilvl w:val="0"/>
          <w:numId w:val="0"/>
        </w:numPr>
        <w:rPr>
          <w:noProof/>
        </w:rPr>
      </w:pPr>
      <w:r>
        <w:fldChar w:fldCharType="end"/>
      </w:r>
      <w:bookmarkStart w:id="2" w:name="_Toc174706747"/>
      <w:r w:rsidR="009D45B5">
        <w:t>Table of Tables</w:t>
      </w:r>
      <w:bookmarkEnd w:id="2"/>
      <w:r w:rsidR="009D45B5">
        <w:fldChar w:fldCharType="begin"/>
      </w:r>
      <w:r w:rsidR="009D45B5">
        <w:instrText xml:space="preserve"> TOC \h \z \c "Table" </w:instrText>
      </w:r>
      <w:r w:rsidR="009D45B5">
        <w:fldChar w:fldCharType="separate"/>
      </w:r>
    </w:p>
    <w:p w14:paraId="74EBDF91" w14:textId="61376855"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4" w:history="1">
        <w:r w:rsidRPr="001B6754">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706534 \h </w:instrText>
        </w:r>
        <w:r>
          <w:rPr>
            <w:noProof/>
            <w:webHidden/>
          </w:rPr>
        </w:r>
        <w:r>
          <w:rPr>
            <w:noProof/>
            <w:webHidden/>
          </w:rPr>
          <w:fldChar w:fldCharType="separate"/>
        </w:r>
        <w:r>
          <w:rPr>
            <w:noProof/>
            <w:webHidden/>
          </w:rPr>
          <w:t>84</w:t>
        </w:r>
        <w:r>
          <w:rPr>
            <w:noProof/>
            <w:webHidden/>
          </w:rPr>
          <w:fldChar w:fldCharType="end"/>
        </w:r>
      </w:hyperlink>
    </w:p>
    <w:p w14:paraId="17ECBF74" w14:textId="6D7E859D"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5" w:history="1">
        <w:r w:rsidRPr="001B6754">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706535 \h </w:instrText>
        </w:r>
        <w:r>
          <w:rPr>
            <w:noProof/>
            <w:webHidden/>
          </w:rPr>
        </w:r>
        <w:r>
          <w:rPr>
            <w:noProof/>
            <w:webHidden/>
          </w:rPr>
          <w:fldChar w:fldCharType="separate"/>
        </w:r>
        <w:r>
          <w:rPr>
            <w:noProof/>
            <w:webHidden/>
          </w:rPr>
          <w:t>92</w:t>
        </w:r>
        <w:r>
          <w:rPr>
            <w:noProof/>
            <w:webHidden/>
          </w:rPr>
          <w:fldChar w:fldCharType="end"/>
        </w:r>
      </w:hyperlink>
    </w:p>
    <w:p w14:paraId="70798FB1" w14:textId="51665BEA"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6" w:history="1">
        <w:r w:rsidRPr="001B6754">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706536 \h </w:instrText>
        </w:r>
        <w:r>
          <w:rPr>
            <w:noProof/>
            <w:webHidden/>
          </w:rPr>
        </w:r>
        <w:r>
          <w:rPr>
            <w:noProof/>
            <w:webHidden/>
          </w:rPr>
          <w:fldChar w:fldCharType="separate"/>
        </w:r>
        <w:r>
          <w:rPr>
            <w:noProof/>
            <w:webHidden/>
          </w:rPr>
          <w:t>92</w:t>
        </w:r>
        <w:r>
          <w:rPr>
            <w:noProof/>
            <w:webHidden/>
          </w:rPr>
          <w:fldChar w:fldCharType="end"/>
        </w:r>
      </w:hyperlink>
    </w:p>
    <w:p w14:paraId="028A6F3E" w14:textId="417337A4"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7" w:history="1">
        <w:r w:rsidRPr="001B6754">
          <w:rPr>
            <w:rStyle w:val="Hyperlink"/>
            <w:rFonts w:ascii="Times New Roman" w:hAnsi="Times New Roman" w:cs="Times New Roman"/>
            <w:noProof/>
          </w:rPr>
          <w:t>Table 4. Performance metrics with cross-encoder re-ranking and without multi-query expansion and int/float/multilingual-E5-small embedding.</w:t>
        </w:r>
        <w:r>
          <w:rPr>
            <w:noProof/>
            <w:webHidden/>
          </w:rPr>
          <w:tab/>
        </w:r>
        <w:r>
          <w:rPr>
            <w:noProof/>
            <w:webHidden/>
          </w:rPr>
          <w:fldChar w:fldCharType="begin"/>
        </w:r>
        <w:r>
          <w:rPr>
            <w:noProof/>
            <w:webHidden/>
          </w:rPr>
          <w:instrText xml:space="preserve"> PAGEREF _Toc174706537 \h </w:instrText>
        </w:r>
        <w:r>
          <w:rPr>
            <w:noProof/>
            <w:webHidden/>
          </w:rPr>
        </w:r>
        <w:r>
          <w:rPr>
            <w:noProof/>
            <w:webHidden/>
          </w:rPr>
          <w:fldChar w:fldCharType="separate"/>
        </w:r>
        <w:r>
          <w:rPr>
            <w:noProof/>
            <w:webHidden/>
          </w:rPr>
          <w:t>92</w:t>
        </w:r>
        <w:r>
          <w:rPr>
            <w:noProof/>
            <w:webHidden/>
          </w:rPr>
          <w:fldChar w:fldCharType="end"/>
        </w:r>
      </w:hyperlink>
    </w:p>
    <w:p w14:paraId="13DA4D41" w14:textId="0D4CF09C"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8" w:history="1">
        <w:r w:rsidRPr="001B6754">
          <w:rPr>
            <w:rStyle w:val="Hyperlink"/>
            <w:rFonts w:ascii="Times New Roman" w:hAnsi="Times New Roman" w:cs="Times New Roman"/>
            <w:noProof/>
          </w:rPr>
          <w:t>Table 5. Performance metrics with cross-encoder re-ranking and with multi-query expansion and the fine-tuned int/float/multilingual-E5-small embedding.</w:t>
        </w:r>
        <w:r>
          <w:rPr>
            <w:noProof/>
            <w:webHidden/>
          </w:rPr>
          <w:tab/>
        </w:r>
        <w:r>
          <w:rPr>
            <w:noProof/>
            <w:webHidden/>
          </w:rPr>
          <w:fldChar w:fldCharType="begin"/>
        </w:r>
        <w:r>
          <w:rPr>
            <w:noProof/>
            <w:webHidden/>
          </w:rPr>
          <w:instrText xml:space="preserve"> PAGEREF _Toc174706538 \h </w:instrText>
        </w:r>
        <w:r>
          <w:rPr>
            <w:noProof/>
            <w:webHidden/>
          </w:rPr>
        </w:r>
        <w:r>
          <w:rPr>
            <w:noProof/>
            <w:webHidden/>
          </w:rPr>
          <w:fldChar w:fldCharType="separate"/>
        </w:r>
        <w:r>
          <w:rPr>
            <w:noProof/>
            <w:webHidden/>
          </w:rPr>
          <w:t>92</w:t>
        </w:r>
        <w:r>
          <w:rPr>
            <w:noProof/>
            <w:webHidden/>
          </w:rPr>
          <w:fldChar w:fldCharType="end"/>
        </w:r>
      </w:hyperlink>
    </w:p>
    <w:p w14:paraId="38D28524" w14:textId="1875278B"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39" w:history="1">
        <w:r w:rsidRPr="001B6754">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706539 \h </w:instrText>
        </w:r>
        <w:r>
          <w:rPr>
            <w:noProof/>
            <w:webHidden/>
          </w:rPr>
        </w:r>
        <w:r>
          <w:rPr>
            <w:noProof/>
            <w:webHidden/>
          </w:rPr>
          <w:fldChar w:fldCharType="separate"/>
        </w:r>
        <w:r>
          <w:rPr>
            <w:noProof/>
            <w:webHidden/>
          </w:rPr>
          <w:t>93</w:t>
        </w:r>
        <w:r>
          <w:rPr>
            <w:noProof/>
            <w:webHidden/>
          </w:rPr>
          <w:fldChar w:fldCharType="end"/>
        </w:r>
      </w:hyperlink>
    </w:p>
    <w:p w14:paraId="7F4A8E57" w14:textId="0AB832F1"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40" w:history="1">
        <w:r w:rsidRPr="001B6754">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706540 \h </w:instrText>
        </w:r>
        <w:r>
          <w:rPr>
            <w:noProof/>
            <w:webHidden/>
          </w:rPr>
        </w:r>
        <w:r>
          <w:rPr>
            <w:noProof/>
            <w:webHidden/>
          </w:rPr>
          <w:fldChar w:fldCharType="separate"/>
        </w:r>
        <w:r>
          <w:rPr>
            <w:noProof/>
            <w:webHidden/>
          </w:rPr>
          <w:t>94</w:t>
        </w:r>
        <w:r>
          <w:rPr>
            <w:noProof/>
            <w:webHidden/>
          </w:rPr>
          <w:fldChar w:fldCharType="end"/>
        </w:r>
      </w:hyperlink>
    </w:p>
    <w:p w14:paraId="6A439EC2" w14:textId="2B74D50E"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41" w:history="1">
        <w:r w:rsidRPr="001B6754">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706541 \h </w:instrText>
        </w:r>
        <w:r>
          <w:rPr>
            <w:noProof/>
            <w:webHidden/>
          </w:rPr>
        </w:r>
        <w:r>
          <w:rPr>
            <w:noProof/>
            <w:webHidden/>
          </w:rPr>
          <w:fldChar w:fldCharType="separate"/>
        </w:r>
        <w:r>
          <w:rPr>
            <w:noProof/>
            <w:webHidden/>
          </w:rPr>
          <w:t>95</w:t>
        </w:r>
        <w:r>
          <w:rPr>
            <w:noProof/>
            <w:webHidden/>
          </w:rPr>
          <w:fldChar w:fldCharType="end"/>
        </w:r>
      </w:hyperlink>
    </w:p>
    <w:p w14:paraId="3F2E5BC2" w14:textId="0B5D973B"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42" w:history="1">
        <w:r w:rsidRPr="001B6754">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706542 \h </w:instrText>
        </w:r>
        <w:r>
          <w:rPr>
            <w:noProof/>
            <w:webHidden/>
          </w:rPr>
        </w:r>
        <w:r>
          <w:rPr>
            <w:noProof/>
            <w:webHidden/>
          </w:rPr>
          <w:fldChar w:fldCharType="separate"/>
        </w:r>
        <w:r>
          <w:rPr>
            <w:noProof/>
            <w:webHidden/>
          </w:rPr>
          <w:t>96</w:t>
        </w:r>
        <w:r>
          <w:rPr>
            <w:noProof/>
            <w:webHidden/>
          </w:rPr>
          <w:fldChar w:fldCharType="end"/>
        </w:r>
      </w:hyperlink>
    </w:p>
    <w:p w14:paraId="7082EECD" w14:textId="28C01814"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43" w:history="1">
        <w:r w:rsidRPr="001B6754">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706543 \h </w:instrText>
        </w:r>
        <w:r>
          <w:rPr>
            <w:noProof/>
            <w:webHidden/>
          </w:rPr>
        </w:r>
        <w:r>
          <w:rPr>
            <w:noProof/>
            <w:webHidden/>
          </w:rPr>
          <w:fldChar w:fldCharType="separate"/>
        </w:r>
        <w:r>
          <w:rPr>
            <w:noProof/>
            <w:webHidden/>
          </w:rPr>
          <w:t>97</w:t>
        </w:r>
        <w:r>
          <w:rPr>
            <w:noProof/>
            <w:webHidden/>
          </w:rPr>
          <w:fldChar w:fldCharType="end"/>
        </w:r>
      </w:hyperlink>
    </w:p>
    <w:p w14:paraId="6A1019B1" w14:textId="5C298056" w:rsidR="00A0418F" w:rsidRDefault="00A0418F">
      <w:pPr>
        <w:pStyle w:val="TableofFigures"/>
        <w:tabs>
          <w:tab w:val="right" w:leader="dot" w:pos="9060"/>
        </w:tabs>
        <w:rPr>
          <w:rFonts w:eastAsiaTheme="minorEastAsia"/>
          <w:noProof/>
          <w:kern w:val="2"/>
          <w:sz w:val="24"/>
          <w:szCs w:val="24"/>
          <w:lang w:val="en-US"/>
          <w14:ligatures w14:val="standardContextual"/>
        </w:rPr>
      </w:pPr>
      <w:hyperlink w:anchor="_Toc174706544" w:history="1">
        <w:r w:rsidRPr="001B6754">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706544 \h </w:instrText>
        </w:r>
        <w:r>
          <w:rPr>
            <w:noProof/>
            <w:webHidden/>
          </w:rPr>
        </w:r>
        <w:r>
          <w:rPr>
            <w:noProof/>
            <w:webHidden/>
          </w:rPr>
          <w:fldChar w:fldCharType="separate"/>
        </w:r>
        <w:r>
          <w:rPr>
            <w:noProof/>
            <w:webHidden/>
          </w:rPr>
          <w:t>98</w:t>
        </w:r>
        <w:r>
          <w:rPr>
            <w:noProof/>
            <w:webHidden/>
          </w:rPr>
          <w:fldChar w:fldCharType="end"/>
        </w:r>
      </w:hyperlink>
    </w:p>
    <w:p w14:paraId="6401DA4E" w14:textId="0FFE6835" w:rsidR="00BF6666" w:rsidRDefault="009D45B5" w:rsidP="00FA61D4">
      <w:pPr>
        <w:pStyle w:val="Heading1"/>
        <w:numPr>
          <w:ilvl w:val="0"/>
          <w:numId w:val="0"/>
        </w:numPr>
      </w:pPr>
      <w:r>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7408F9CB" w14:textId="77777777" w:rsidR="00357FEC" w:rsidRDefault="00357FEC" w:rsidP="00326720">
      <w:pPr>
        <w:pStyle w:val="Heading1"/>
        <w:numPr>
          <w:ilvl w:val="0"/>
          <w:numId w:val="0"/>
        </w:numPr>
        <w:jc w:val="center"/>
      </w:pPr>
    </w:p>
    <w:p w14:paraId="6D4C60F0" w14:textId="77777777" w:rsidR="00357FEC" w:rsidRDefault="00357FEC" w:rsidP="00326720">
      <w:pPr>
        <w:pStyle w:val="Heading1"/>
        <w:numPr>
          <w:ilvl w:val="0"/>
          <w:numId w:val="0"/>
        </w:numPr>
        <w:jc w:val="center"/>
      </w:pPr>
    </w:p>
    <w:p w14:paraId="1019FA89" w14:textId="77777777" w:rsidR="00357FEC" w:rsidRDefault="00357FEC" w:rsidP="00326720">
      <w:pPr>
        <w:pStyle w:val="Heading1"/>
        <w:numPr>
          <w:ilvl w:val="0"/>
          <w:numId w:val="0"/>
        </w:numPr>
        <w:jc w:val="center"/>
      </w:pPr>
    </w:p>
    <w:p w14:paraId="3DA292E5" w14:textId="77777777" w:rsidR="00357FEC" w:rsidRDefault="00357FEC" w:rsidP="00326720">
      <w:pPr>
        <w:pStyle w:val="Heading1"/>
        <w:numPr>
          <w:ilvl w:val="0"/>
          <w:numId w:val="0"/>
        </w:numPr>
        <w:jc w:val="center"/>
      </w:pPr>
    </w:p>
    <w:p w14:paraId="3EEAB86E" w14:textId="77777777" w:rsidR="00357FEC" w:rsidRDefault="00357FEC" w:rsidP="00326720">
      <w:pPr>
        <w:pStyle w:val="Heading1"/>
        <w:numPr>
          <w:ilvl w:val="0"/>
          <w:numId w:val="0"/>
        </w:numPr>
        <w:jc w:val="center"/>
      </w:pPr>
    </w:p>
    <w:p w14:paraId="564E6188" w14:textId="77777777" w:rsidR="00357FEC" w:rsidRDefault="00357FEC" w:rsidP="00357FEC">
      <w:pPr>
        <w:rPr>
          <w:lang w:val="en-GB"/>
        </w:rPr>
      </w:pPr>
    </w:p>
    <w:p w14:paraId="66342D7F" w14:textId="77777777" w:rsidR="00357FEC" w:rsidRDefault="00357FEC" w:rsidP="00357FEC">
      <w:pPr>
        <w:rPr>
          <w:lang w:val="en-GB"/>
        </w:rPr>
      </w:pPr>
    </w:p>
    <w:p w14:paraId="09297150" w14:textId="77777777" w:rsidR="00357FEC" w:rsidRDefault="00357FEC" w:rsidP="00357FEC">
      <w:pPr>
        <w:rPr>
          <w:lang w:val="en-GB"/>
        </w:rPr>
      </w:pPr>
    </w:p>
    <w:p w14:paraId="3846D0C0" w14:textId="77777777" w:rsidR="00357FEC" w:rsidRDefault="00357FEC" w:rsidP="00357FEC">
      <w:pPr>
        <w:rPr>
          <w:lang w:val="en-GB"/>
        </w:rPr>
      </w:pPr>
    </w:p>
    <w:p w14:paraId="4E110502" w14:textId="77777777" w:rsidR="00357FEC" w:rsidRDefault="00357FEC" w:rsidP="00357FEC">
      <w:pPr>
        <w:rPr>
          <w:lang w:val="en-GB"/>
        </w:rPr>
      </w:pPr>
    </w:p>
    <w:p w14:paraId="7CD1625B" w14:textId="77777777" w:rsidR="00357FEC" w:rsidRDefault="00357FEC" w:rsidP="00357FEC">
      <w:pPr>
        <w:rPr>
          <w:lang w:val="en-GB"/>
        </w:rPr>
      </w:pPr>
    </w:p>
    <w:p w14:paraId="1D3CF380" w14:textId="77777777" w:rsidR="00357FEC" w:rsidRDefault="00357FEC" w:rsidP="00357FEC">
      <w:pPr>
        <w:rPr>
          <w:lang w:val="en-GB"/>
        </w:rPr>
      </w:pPr>
    </w:p>
    <w:p w14:paraId="75A7CB5F" w14:textId="77777777" w:rsidR="00357FEC" w:rsidRDefault="00357FEC" w:rsidP="00357FEC">
      <w:pPr>
        <w:rPr>
          <w:lang w:val="en-GB"/>
        </w:rPr>
      </w:pPr>
    </w:p>
    <w:p w14:paraId="367B42AE" w14:textId="77777777" w:rsidR="00357FEC" w:rsidRDefault="00357FEC" w:rsidP="00357FEC">
      <w:pPr>
        <w:rPr>
          <w:lang w:val="en-GB"/>
        </w:rPr>
      </w:pPr>
    </w:p>
    <w:p w14:paraId="3FC87E99" w14:textId="77777777" w:rsidR="00357FEC" w:rsidRDefault="00357FEC" w:rsidP="00357FEC">
      <w:pPr>
        <w:rPr>
          <w:lang w:val="en-GB"/>
        </w:rPr>
      </w:pPr>
    </w:p>
    <w:p w14:paraId="63398CD8" w14:textId="77777777" w:rsidR="00357FEC" w:rsidRPr="00357FEC" w:rsidRDefault="00357FEC" w:rsidP="00357FEC">
      <w:pPr>
        <w:rPr>
          <w:lang w:val="en-GB"/>
        </w:rPr>
      </w:pPr>
    </w:p>
    <w:p w14:paraId="1FC075CE" w14:textId="77777777" w:rsidR="00880D05" w:rsidRDefault="00880D05" w:rsidP="00326720">
      <w:pPr>
        <w:pStyle w:val="Heading1"/>
        <w:numPr>
          <w:ilvl w:val="0"/>
          <w:numId w:val="0"/>
        </w:numPr>
        <w:jc w:val="center"/>
      </w:pPr>
    </w:p>
    <w:p w14:paraId="37F95F0E" w14:textId="32BD35A9" w:rsidR="009E1111" w:rsidRDefault="009E1111" w:rsidP="00326720">
      <w:pPr>
        <w:pStyle w:val="Heading1"/>
        <w:numPr>
          <w:ilvl w:val="0"/>
          <w:numId w:val="0"/>
        </w:numPr>
        <w:jc w:val="center"/>
      </w:pPr>
      <w:bookmarkStart w:id="3" w:name="_Toc174706748"/>
      <w:r w:rsidRPr="008110DC">
        <w:t>Abstract</w:t>
      </w:r>
      <w:bookmarkEnd w:id="3"/>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4" w:name="OLE_LINK1"/>
      <w:bookmarkStart w:id="5"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48548162"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 xml:space="preserve">can be done without any preprocessing of the data. 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6" w:name="OLE_LINK3"/>
      <w:bookmarkStart w:id="7"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6"/>
      <w:bookmarkEnd w:id="7"/>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4"/>
      <w:bookmarkEnd w:id="5"/>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8" w:name="_Toc174706749"/>
      <w:r>
        <w:lastRenderedPageBreak/>
        <w:t>Declaration</w:t>
      </w:r>
      <w:bookmarkEnd w:id="8"/>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r>
        <w:t>Name : Sajin Mohamed Pallikkathodi Erathali</w:t>
      </w:r>
    </w:p>
    <w:p w14:paraId="4C005A16" w14:textId="4C0E1740" w:rsidR="006C3370" w:rsidRDefault="006C3370" w:rsidP="00F713FD">
      <w:pPr>
        <w:spacing w:line="360" w:lineRule="auto"/>
        <w:jc w:val="both"/>
      </w:pPr>
      <w:r>
        <w:t>Student ID :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9" w:name="_Toc174706750"/>
      <w:r>
        <w:t>Acknowledgment</w:t>
      </w:r>
      <w:r w:rsidR="00D14DE6">
        <w:t>s</w:t>
      </w:r>
      <w:bookmarkEnd w:id="9"/>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Vassev</w:t>
      </w:r>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I am also grateful to Dr. Tabea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0" w:name="_Toc174706751"/>
      <w:r w:rsidRPr="00086608">
        <w:lastRenderedPageBreak/>
        <w:t>Introduction</w:t>
      </w:r>
      <w:bookmarkEnd w:id="10"/>
    </w:p>
    <w:p w14:paraId="1327AC84" w14:textId="77777777" w:rsidR="008110DC" w:rsidRPr="008110DC" w:rsidRDefault="008110DC" w:rsidP="008110DC"/>
    <w:p w14:paraId="39644B7A" w14:textId="26612D67" w:rsidR="00B05049" w:rsidRPr="00B05049" w:rsidRDefault="00767ED3" w:rsidP="00B05049">
      <w:pPr>
        <w:pStyle w:val="Heading2"/>
      </w:pPr>
      <w:bookmarkStart w:id="11" w:name="_Toc174706752"/>
      <w:r w:rsidRPr="008110DC">
        <w:t>Motivation</w:t>
      </w:r>
      <w:bookmarkEnd w:id="11"/>
    </w:p>
    <w:p w14:paraId="7E3DAB75" w14:textId="289F3BA7" w:rsidR="00AA5200" w:rsidRPr="00594812" w:rsidRDefault="00767ED3" w:rsidP="00594812">
      <w:pPr>
        <w:spacing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594812">
      <w:pPr>
        <w:spacing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TrustPilot,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4D198D5" w:rsidR="0024360C" w:rsidRDefault="00980476" w:rsidP="00594812">
      <w:pPr>
        <w:spacing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7D07CC">
      <w:pPr>
        <w:spacing w:line="360" w:lineRule="auto"/>
        <w:jc w:val="both"/>
      </w:pPr>
      <w:r>
        <w:lastRenderedPageBreak/>
        <w:t>There exists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EE77A1">
      <w:pPr>
        <w:spacing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9"/>
                    <a:stretch>
                      <a:fillRect/>
                    </a:stretch>
                  </pic:blipFill>
                  <pic:spPr>
                    <a:xfrm>
                      <a:off x="0" y="0"/>
                      <a:ext cx="5731510" cy="3098800"/>
                    </a:xfrm>
                    <a:prstGeom prst="rect">
                      <a:avLst/>
                    </a:prstGeom>
                  </pic:spPr>
                </pic:pic>
              </a:graphicData>
            </a:graphic>
          </wp:inline>
        </w:drawing>
      </w:r>
    </w:p>
    <w:p w14:paraId="26E62AAE" w14:textId="110C6C4B" w:rsidR="00AF1BD8" w:rsidRPr="000B56C6" w:rsidRDefault="000B56C6" w:rsidP="00806745">
      <w:pPr>
        <w:pStyle w:val="Caption"/>
        <w:ind w:left="1440"/>
        <w:jc w:val="both"/>
        <w:rPr>
          <w:sz w:val="20"/>
          <w:szCs w:val="20"/>
        </w:rPr>
      </w:pPr>
      <w:bookmarkStart w:id="12" w:name="_Ref172308718"/>
      <w:bookmarkStart w:id="13" w:name="_Toc174706489"/>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A0418F">
        <w:rPr>
          <w:noProof/>
          <w:sz w:val="20"/>
          <w:szCs w:val="20"/>
        </w:rPr>
        <w:t>1</w:t>
      </w:r>
      <w:r w:rsidRPr="000B56C6">
        <w:rPr>
          <w:sz w:val="20"/>
          <w:szCs w:val="20"/>
        </w:rPr>
        <w:fldChar w:fldCharType="end"/>
      </w:r>
      <w:bookmarkEnd w:id="12"/>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3"/>
    </w:p>
    <w:p w14:paraId="01B51A78" w14:textId="77C0D4B6" w:rsidR="00942B09" w:rsidRDefault="00942B09" w:rsidP="00157EB3">
      <w:pPr>
        <w:spacing w:line="360" w:lineRule="auto"/>
        <w:jc w:val="both"/>
      </w:pPr>
      <w:r>
        <w:t>Knowledge Graphs were introduced in the 1982, but by the end of 1980s they were adapted into medical and social science domain</w:t>
      </w:r>
      <w:r w:rsidR="003F6CBC">
        <w:t xml:space="preserve"> (</w:t>
      </w:r>
      <w:r w:rsidR="00E37B34" w:rsidRPr="00E37B34">
        <w:t>Nurdiati,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157EB3">
      <w:pPr>
        <w:spacing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784F7498" w:rsidR="00980476" w:rsidRPr="00594812" w:rsidRDefault="00157EB3" w:rsidP="00620607">
      <w:pPr>
        <w:spacing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0B56C6">
        <w:fldChar w:fldCharType="separate"/>
      </w:r>
      <w:r w:rsidR="00A0418F" w:rsidRPr="000B56C6">
        <w:rPr>
          <w:sz w:val="20"/>
          <w:szCs w:val="20"/>
        </w:rPr>
        <w:t xml:space="preserve">Figure </w:t>
      </w:r>
      <w:r w:rsidR="00A0418F">
        <w:rPr>
          <w:noProof/>
          <w:sz w:val="20"/>
          <w:szCs w:val="20"/>
        </w:rPr>
        <w:t>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r w:rsidR="005A456F">
        <w:t>NDCG</w:t>
      </w:r>
      <w:r w:rsidR="00620607" w:rsidRPr="00620607">
        <w:t>_score</w:t>
      </w:r>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r w:rsidR="005A456F">
        <w:t>MAP</w:t>
      </w:r>
      <w:r w:rsidR="00620607" w:rsidRPr="00620607">
        <w:t>_score</w:t>
      </w:r>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7D07CC">
      <w:pPr>
        <w:spacing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w:t>
      </w:r>
      <w:r w:rsidR="00620607" w:rsidRPr="00620607">
        <w:lastRenderedPageBreak/>
        <w:t>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BPE), Sentence</w:t>
      </w:r>
      <w:r w:rsidR="00723226">
        <w:t>p</w:t>
      </w:r>
      <w:r w:rsidR="005230CC">
        <w:t xml:space="preserve">iece, </w:t>
      </w:r>
      <w:r w:rsidR="00A95F63">
        <w:t>Wordpiece</w:t>
      </w:r>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4" w:name="_Toc174706753"/>
      <w:r w:rsidR="00767ED3" w:rsidRPr="00700A43">
        <w:t>Research</w:t>
      </w:r>
      <w:r w:rsidR="00767ED3" w:rsidRPr="008110DC">
        <w:t xml:space="preserve"> Question</w:t>
      </w:r>
      <w:bookmarkEnd w:id="14"/>
    </w:p>
    <w:p w14:paraId="63D4BF88" w14:textId="77777777" w:rsidR="003110FB" w:rsidRDefault="003110FB" w:rsidP="003110FB">
      <w:pPr>
        <w:spacing w:line="360" w:lineRule="auto"/>
        <w:jc w:val="both"/>
      </w:pPr>
      <w:r>
        <w:t>The three research questions considered here are :</w:t>
      </w:r>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5" w:name="_Toc174706754"/>
      <w:r w:rsidRPr="00700A43">
        <w:t>Overview</w:t>
      </w:r>
      <w:r w:rsidRPr="00C9615D">
        <w:t xml:space="preserve"> of Dissertation</w:t>
      </w:r>
      <w:bookmarkEnd w:id="15"/>
    </w:p>
    <w:p w14:paraId="08649C1F" w14:textId="589B25CF" w:rsidR="00C06C9B" w:rsidRPr="00C06C9B" w:rsidRDefault="00C06C9B" w:rsidP="00C06C9B">
      <w:pPr>
        <w:spacing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w:t>
      </w:r>
      <w:r w:rsidRPr="00C06C9B">
        <w:lastRenderedPageBreak/>
        <w:t xml:space="preserve">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630DBB40" w14:textId="77777777" w:rsidR="00677E94" w:rsidRDefault="00677E94" w:rsidP="00A64B34">
      <w:pPr>
        <w:spacing w:line="360" w:lineRule="auto"/>
        <w:jc w:val="both"/>
      </w:pPr>
    </w:p>
    <w:p w14:paraId="0F1AD7DD" w14:textId="77777777" w:rsidR="00AF4E54" w:rsidRDefault="00AF4E54" w:rsidP="00A64B34">
      <w:pPr>
        <w:spacing w:line="360" w:lineRule="auto"/>
        <w:jc w:val="both"/>
      </w:pPr>
    </w:p>
    <w:p w14:paraId="60298969" w14:textId="77777777" w:rsidR="00AF4E54" w:rsidRDefault="00AF4E54" w:rsidP="00A64B34">
      <w:pPr>
        <w:spacing w:line="360" w:lineRule="auto"/>
        <w:jc w:val="both"/>
      </w:pPr>
    </w:p>
    <w:p w14:paraId="1928B109" w14:textId="77777777" w:rsidR="00AF4E54" w:rsidRDefault="00AF4E54" w:rsidP="00A64B34">
      <w:pPr>
        <w:spacing w:line="360" w:lineRule="auto"/>
        <w:jc w:val="both"/>
      </w:pPr>
    </w:p>
    <w:p w14:paraId="5F8C277B" w14:textId="77777777" w:rsidR="00AF4E54" w:rsidRDefault="00AF4E54" w:rsidP="00A64B34">
      <w:pPr>
        <w:spacing w:line="360" w:lineRule="auto"/>
        <w:jc w:val="both"/>
      </w:pPr>
    </w:p>
    <w:p w14:paraId="31FDC21A" w14:textId="77777777" w:rsidR="00AF4E54" w:rsidRDefault="00AF4E5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6" w:name="_Toc174706755"/>
      <w:r w:rsidRPr="00982235">
        <w:lastRenderedPageBreak/>
        <w:t>Literature</w:t>
      </w:r>
      <w:r w:rsidRPr="00F06179">
        <w:t xml:space="preserve"> Review</w:t>
      </w:r>
      <w:bookmarkEnd w:id="16"/>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7" w:name="_Toc174706756"/>
      <w:r w:rsidRPr="00982235">
        <w:t>Recommender</w:t>
      </w:r>
      <w:r>
        <w:t xml:space="preserve"> </w:t>
      </w:r>
      <w:r w:rsidRPr="00982235">
        <w:t>Systems</w:t>
      </w:r>
      <w:bookmarkEnd w:id="17"/>
    </w:p>
    <w:p w14:paraId="641F7D04" w14:textId="3B58A19F" w:rsidR="00E130DA" w:rsidRDefault="00F06179" w:rsidP="00F06179">
      <w:pPr>
        <w:spacing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DC11DC8" w14:textId="5C5FCD33" w:rsidR="001E57D3"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p>
    <w:p w14:paraId="69CE6C17" w14:textId="4C9C9CD5" w:rsidR="00BC7FE6" w:rsidRDefault="00BC7FE6" w:rsidP="00F06179">
      <w:pPr>
        <w:spacing w:line="360" w:lineRule="auto"/>
        <w:jc w:val="both"/>
        <w:rPr>
          <w:rFonts w:eastAsiaTheme="minorEastAsia"/>
        </w:rPr>
      </w:pPr>
      <w:r>
        <w:t xml:space="preserve">A recommender system can be formulated as </w:t>
      </w:r>
      <m:oMath>
        <m:r>
          <w:rPr>
            <w:rFonts w:ascii="Cambria Math" w:hAnsi="Cambria Math"/>
          </w:rPr>
          <m:t>u : C × S → R</m:t>
        </m:r>
      </m:oMath>
      <w:r>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Pr>
          <w:rFonts w:eastAsiaTheme="minorEastAsia"/>
        </w:rPr>
        <w:t xml:space="preserve"> being the utility of the item for the user</w:t>
      </w:r>
      <w:r w:rsidR="00836C2D">
        <w:rPr>
          <w:rFonts w:eastAsiaTheme="minorEastAsia"/>
        </w:rPr>
        <w:t>.</w:t>
      </w:r>
      <w:r>
        <w:rPr>
          <w:rFonts w:eastAsiaTheme="minorEastAsia"/>
        </w:rPr>
        <w:t xml:space="preserve"> For each user </w:t>
      </w:r>
      <m:oMath>
        <m:r>
          <w:rPr>
            <w:rFonts w:ascii="Cambria Math" w:eastAsiaTheme="minorEastAsia" w:hAnsi="Cambria Math"/>
          </w:rPr>
          <m:t xml:space="preserve">c ϵ C </m:t>
        </m:r>
      </m:oMath>
      <w:r>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303B6B">
      <w:pPr>
        <w:pStyle w:val="Heading3"/>
        <w:numPr>
          <w:ilvl w:val="0"/>
          <w:numId w:val="3"/>
        </w:numPr>
      </w:pPr>
      <w:bookmarkStart w:id="18" w:name="_Toc174706757"/>
      <w:r>
        <w:lastRenderedPageBreak/>
        <w:t xml:space="preserve">Content-based </w:t>
      </w:r>
      <w:r w:rsidR="009A6D46">
        <w:t>Filter</w:t>
      </w:r>
      <w:r w:rsidR="007061D1">
        <w:t>ing</w:t>
      </w:r>
      <w:bookmarkEnd w:id="18"/>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provide recommendations similar to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19" w:name="_Toc174706758"/>
      <w:r>
        <w:t>Collaborative Filtering</w:t>
      </w:r>
      <w:bookmarkEnd w:id="19"/>
    </w:p>
    <w:p w14:paraId="5344156E" w14:textId="1BF89FEA" w:rsidR="00C46012" w:rsidRDefault="00EF212A" w:rsidP="00F06179">
      <w:pPr>
        <w:spacing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In order to achieve this, CF technique relies on the information provided by the users who have similar preference to the target user. </w:t>
      </w:r>
    </w:p>
    <w:p w14:paraId="0D05300B" w14:textId="362B3C05" w:rsidR="00E861B7" w:rsidRPr="00F06179" w:rsidRDefault="00C46012" w:rsidP="00F06179">
      <w:pPr>
        <w:spacing w:line="360" w:lineRule="auto"/>
        <w:jc w:val="both"/>
      </w:pPr>
      <w:r w:rsidRPr="00C46012">
        <w:t xml:space="preserve">Memory-based CF, an early generation CF, uses the nearest neighbour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are reduced significantly by decomposing the user-item matrix into two lower-dimension matrices, which represent the underlying characteristics that explain the ratings obtained. This helps in projecting the user and item space on to a latent factor space</w:t>
      </w:r>
      <w:r w:rsidR="00C05D15">
        <w:t xml:space="preserve"> where each user and item is represented as a vector </w:t>
      </w:r>
      <w:r w:rsidR="00C05D15">
        <w:lastRenderedPageBreak/>
        <w:t>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324921">
      <w:pPr>
        <w:spacing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r w:rsidR="008723AB">
        <w:t>Achiam et al 2023)</w:t>
      </w:r>
      <w:r>
        <w:t>.</w:t>
      </w:r>
      <w:r w:rsidR="008723AB">
        <w:t xml:space="preserve"> An advantage possessed by LLMs are that,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0" w:name="_Toc174706759"/>
      <w:r w:rsidRPr="00045580">
        <w:t xml:space="preserve">Transformer </w:t>
      </w:r>
      <w:r w:rsidRPr="00B7579F">
        <w:t>Architecture</w:t>
      </w:r>
      <w:bookmarkEnd w:id="20"/>
    </w:p>
    <w:p w14:paraId="79FF24E2" w14:textId="77777777"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unpublished.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61DBEC43" w:rsidR="00045580" w:rsidRDefault="00C40C9F" w:rsidP="00045580">
      <w:pPr>
        <w:spacing w:line="360" w:lineRule="auto"/>
        <w:jc w:val="both"/>
        <w:rPr>
          <w:lang w:val="en-GB"/>
        </w:rPr>
      </w:pPr>
      <w:r>
        <w:rPr>
          <w:lang w:val="en-GB"/>
        </w:rPr>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A0418F" w:rsidRPr="00A0418F">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4D33324B" w:rsidR="00B3495E" w:rsidRPr="00A418DC" w:rsidRDefault="00B3495E" w:rsidP="00A418DC">
      <w:pPr>
        <w:pStyle w:val="Caption"/>
        <w:jc w:val="both"/>
        <w:rPr>
          <w:rFonts w:ascii="Times New Roman" w:hAnsi="Times New Roman" w:cs="Times New Roman"/>
          <w:sz w:val="20"/>
          <w:szCs w:val="20"/>
        </w:rPr>
      </w:pPr>
      <w:bookmarkStart w:id="21" w:name="_Ref173762893"/>
      <w:bookmarkStart w:id="22" w:name="_Ref173773888"/>
      <w:bookmarkStart w:id="23" w:name="_Toc174706490"/>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A0418F">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1"/>
      <w:r w:rsidRPr="00A418DC">
        <w:rPr>
          <w:rFonts w:ascii="Times New Roman" w:hAnsi="Times New Roman" w:cs="Times New Roman"/>
          <w:sz w:val="20"/>
          <w:szCs w:val="20"/>
        </w:rPr>
        <w:t>. Transformer Architecture describing Encoder and Decoder blocks</w:t>
      </w:r>
      <w:bookmarkEnd w:id="22"/>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3"/>
    </w:p>
    <w:p w14:paraId="6B5F07A0" w14:textId="169C29FE" w:rsidR="005370E8" w:rsidRPr="005370E8" w:rsidRDefault="00096B59" w:rsidP="00FA61D4">
      <w:pPr>
        <w:pStyle w:val="Heading3"/>
      </w:pPr>
      <w:bookmarkStart w:id="24" w:name="_Toc174706760"/>
      <w:r>
        <w:t>Input Embedding</w:t>
      </w:r>
      <w:bookmarkEnd w:id="24"/>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5" w:name="_Toc174706761"/>
      <w:r w:rsidRPr="0073148C">
        <w:t>Positional Encoder</w:t>
      </w:r>
      <w:bookmarkEnd w:id="25"/>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The positional encoding is computed by using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w:lastRenderedPageBreak/>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80D78A9" w:rsidR="00DB015D" w:rsidRPr="00EE428A" w:rsidRDefault="00EE428A" w:rsidP="002A3D35">
            <w:pPr>
              <w:pStyle w:val="Caption"/>
              <w:rPr>
                <w:rFonts w:ascii="Times New Roman" w:hAnsi="Times New Roman" w:cs="Times New Roman"/>
                <w:i w:val="0"/>
                <w:iCs w:val="0"/>
                <w:sz w:val="24"/>
                <w:szCs w:val="24"/>
              </w:rPr>
            </w:pPr>
            <w:bookmarkStart w:id="26"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6"/>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33FC593D" w:rsidR="0082179E" w:rsidRPr="00EE428A" w:rsidRDefault="00EE428A" w:rsidP="002A3D35">
            <w:pPr>
              <w:pStyle w:val="Caption"/>
              <w:rPr>
                <w:rFonts w:ascii="Times New Roman" w:hAnsi="Times New Roman" w:cs="Times New Roman"/>
                <w:i w:val="0"/>
                <w:iCs w:val="0"/>
                <w:sz w:val="24"/>
                <w:szCs w:val="24"/>
              </w:rPr>
            </w:pPr>
            <w:bookmarkStart w:id="27"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4F593AEF" w14:textId="4F4597A1" w:rsidR="002168D2" w:rsidRDefault="002168D2" w:rsidP="002168D2">
      <w:pPr>
        <w:spacing w:line="360" w:lineRule="auto"/>
        <w:jc w:val="both"/>
        <w:rPr>
          <w:lang w:val="en-GB"/>
        </w:rPr>
      </w:pPr>
      <w:r w:rsidRPr="002168D2">
        <w:rPr>
          <w:lang w:val="en-GB"/>
        </w:rPr>
        <w:t>where pos denotes the position and i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A0418F" w:rsidRPr="00EE428A">
        <w:t>(</w:t>
      </w:r>
      <w:r w:rsidR="00A0418F">
        <w:rPr>
          <w:i/>
          <w:iCs/>
          <w:noProof/>
        </w:rPr>
        <w:t>2</w:t>
      </w:r>
      <w:r w:rsidR="00A0418F" w:rsidRPr="00EE428A">
        <w:t>.</w:t>
      </w:r>
      <w:r w:rsidR="00A0418F">
        <w:rPr>
          <w:i/>
          <w:iCs/>
          <w:noProof/>
        </w:rPr>
        <w:t>1</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A0418F" w:rsidRPr="00EE428A">
        <w:t>(</w:t>
      </w:r>
      <w:r w:rsidR="00A0418F">
        <w:rPr>
          <w:i/>
          <w:iCs/>
          <w:noProof/>
        </w:rPr>
        <w:t>2</w:t>
      </w:r>
      <w:r w:rsidR="00A0418F" w:rsidRPr="00EE428A">
        <w:t>.</w:t>
      </w:r>
      <w:r w:rsidR="00A0418F">
        <w:rPr>
          <w:i/>
          <w:iCs/>
          <w:noProof/>
        </w:rPr>
        <w:t>2</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61CD116A" w14:textId="77777777" w:rsidR="00E501D3" w:rsidRDefault="00E501D3" w:rsidP="002168D2">
      <w:pPr>
        <w:spacing w:line="360" w:lineRule="auto"/>
        <w:jc w:val="both"/>
        <w:rPr>
          <w:lang w:val="en-GB"/>
        </w:rPr>
      </w:pP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However, to understand that,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8" w:name="_Toc174706762"/>
      <w:r w:rsidRPr="00B552A1">
        <w:t>Self-Attention</w:t>
      </w:r>
      <w:r w:rsidR="00A81073">
        <w:t xml:space="preserve"> (Single-Head Attention</w:t>
      </w:r>
      <w:r w:rsidR="007B724F">
        <w:t>)</w:t>
      </w:r>
      <w:bookmarkEnd w:id="28"/>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outp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6EE991DD" w:rsidR="00545AFF" w:rsidRPr="00EE428A" w:rsidRDefault="00EE428A" w:rsidP="00545AFF">
            <w:pPr>
              <w:pStyle w:val="Caption"/>
              <w:rPr>
                <w:rFonts w:ascii="Times New Roman" w:hAnsi="Times New Roman" w:cs="Times New Roman"/>
                <w:i w:val="0"/>
                <w:iCs w:val="0"/>
                <w:sz w:val="24"/>
                <w:szCs w:val="24"/>
              </w:rPr>
            </w:pPr>
            <w:bookmarkStart w:id="29"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embedding to which this particular attention head will attend to. </w:t>
      </w:r>
      <w:r w:rsidR="00C84895">
        <w:t xml:space="preserve">The result of the multiplication of Q, K and V leads to a matrix that denotes :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lastRenderedPageBreak/>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r>
        <w:t xml:space="preserve">In order to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Some of the properties of the Self-Attention are :</w:t>
      </w:r>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i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0" w:name="_Toc174706763"/>
      <w:r w:rsidRPr="00B7579F">
        <w:t>Multi-Head Attention</w:t>
      </w:r>
      <w:bookmarkEnd w:id="30"/>
    </w:p>
    <w:p w14:paraId="7162186C" w14:textId="6F358CCB" w:rsidR="00986201" w:rsidRPr="00986201" w:rsidRDefault="00986201" w:rsidP="00986201">
      <w:pPr>
        <w:spacing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4EADE811" w14:textId="77777777" w:rsidR="00986201" w:rsidRPr="00986201" w:rsidRDefault="00986201" w:rsidP="00986201">
      <w:pPr>
        <w:rPr>
          <w:lang w:val="en-GB"/>
        </w:rPr>
      </w:pPr>
    </w:p>
    <w:p w14:paraId="508D0305" w14:textId="257A0A86"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A0418F">
        <w:t xml:space="preserve">Figure </w:t>
      </w:r>
      <w:r w:rsidR="00A0418F">
        <w:rPr>
          <w:noProof/>
        </w:rPr>
        <w:t>3</w:t>
      </w:r>
      <w:r w:rsidR="00831EAF">
        <w:fldChar w:fldCharType="end"/>
      </w:r>
      <w:r w:rsidR="000E0780">
        <w:t>.</w:t>
      </w:r>
    </w:p>
    <w:p w14:paraId="7EAE1CF6" w14:textId="5AA500D7" w:rsidR="00545AFF" w:rsidRDefault="002E61B4" w:rsidP="00324921">
      <w:pPr>
        <w:spacing w:line="360" w:lineRule="auto"/>
        <w:jc w:val="both"/>
      </w:pPr>
      <w:r>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A0418F" w:rsidRPr="00EE428A">
        <w:t>(</w:t>
      </w:r>
      <w:r w:rsidR="00A0418F">
        <w:rPr>
          <w:i/>
          <w:iCs/>
          <w:noProof/>
        </w:rPr>
        <w:t>2</w:t>
      </w:r>
      <w:r w:rsidR="00A0418F" w:rsidRPr="00EE428A">
        <w:t>.</w:t>
      </w:r>
      <w:r w:rsidR="00A0418F">
        <w:rPr>
          <w:i/>
          <w:iCs/>
          <w:noProof/>
        </w:rPr>
        <w:t>3</w:t>
      </w:r>
      <w:r w:rsidR="00CA5F3C">
        <w:fldChar w:fldCharType="end"/>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7B4A5AAA"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lastRenderedPageBreak/>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3C711ED2"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r w:rsidRPr="00986201">
        <w:rPr>
          <w:position w:val="-6"/>
        </w:rPr>
        <w:t>i</w:t>
      </w:r>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r w:rsidRPr="00986201">
        <w:rPr>
          <w:position w:val="-6"/>
        </w:rPr>
        <w:t>andW</w:t>
      </w:r>
      <w:r w:rsidRPr="00986201">
        <w:rPr>
          <w:position w:val="2"/>
        </w:rPr>
        <w:t xml:space="preserve">O </w:t>
      </w:r>
      <w:r w:rsidRPr="00986201">
        <w:rPr>
          <w:rFonts w:ascii="Cambria Math" w:hAnsi="Cambria Math" w:cs="Cambria Math"/>
          <w:position w:val="-6"/>
        </w:rPr>
        <w:t>∈</w:t>
      </w:r>
      <w:r w:rsidRPr="00986201">
        <w:rPr>
          <w:position w:val="-6"/>
        </w:rPr>
        <w:t>R</w:t>
      </w:r>
      <w:r w:rsidRPr="00986201">
        <w:rPr>
          <w:position w:val="2"/>
        </w:rPr>
        <w:t>hd</w:t>
      </w:r>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1"/>
                    <a:stretch>
                      <a:fillRect/>
                    </a:stretch>
                  </pic:blipFill>
                  <pic:spPr>
                    <a:xfrm>
                      <a:off x="0" y="0"/>
                      <a:ext cx="5759450" cy="3088640"/>
                    </a:xfrm>
                    <a:prstGeom prst="rect">
                      <a:avLst/>
                    </a:prstGeom>
                  </pic:spPr>
                </pic:pic>
              </a:graphicData>
            </a:graphic>
          </wp:inline>
        </w:drawing>
      </w:r>
    </w:p>
    <w:p w14:paraId="6348B73D" w14:textId="3FFDF100" w:rsidR="001D68AA" w:rsidRPr="00902FB0" w:rsidRDefault="00902FB0" w:rsidP="00902FB0">
      <w:pPr>
        <w:pStyle w:val="Caption"/>
        <w:rPr>
          <w:i w:val="0"/>
          <w:iCs w:val="0"/>
          <w:position w:val="-6"/>
        </w:rPr>
      </w:pPr>
      <w:bookmarkStart w:id="31" w:name="_Ref174545808"/>
      <w:bookmarkStart w:id="32" w:name="_Toc174706491"/>
      <w:r>
        <w:t xml:space="preserve">Figure </w:t>
      </w:r>
      <w:r>
        <w:fldChar w:fldCharType="begin"/>
      </w:r>
      <w:r>
        <w:instrText xml:space="preserve"> SEQ Figure \* ARABIC </w:instrText>
      </w:r>
      <w:r>
        <w:fldChar w:fldCharType="separate"/>
      </w:r>
      <w:r w:rsidR="00A0418F">
        <w:rPr>
          <w:noProof/>
        </w:rPr>
        <w:t>3</w:t>
      </w:r>
      <w:r>
        <w:fldChar w:fldCharType="end"/>
      </w:r>
      <w:bookmarkEnd w:id="31"/>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2"/>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3" w:name="_Toc174706764"/>
      <w:r w:rsidRPr="00E257A4">
        <w:t>Add and Norm</w:t>
      </w:r>
      <w:bookmarkEnd w:id="33"/>
    </w:p>
    <w:p w14:paraId="584138A9" w14:textId="60E8B832" w:rsidR="00B947E0" w:rsidRPr="006C4A98" w:rsidRDefault="00B947E0" w:rsidP="006C4A98">
      <w:pPr>
        <w:spacing w:line="360" w:lineRule="auto"/>
        <w:jc w:val="both"/>
      </w:pPr>
      <w:r w:rsidRPr="006C4A98">
        <w:t>Add and Norm are operations for maintain the flow of the gradients during backpropagation for efficient training of the model. In short they can be explained as :</w:t>
      </w:r>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4C078A">
        <w:rPr>
          <w:b/>
          <w:bCs/>
        </w:rPr>
        <w:lastRenderedPageBreak/>
        <w:t>Residual Connections</w:t>
      </w:r>
      <w:r w:rsidRPr="00B947E0">
        <w:t>: The "Add" part refers to the residual connections</w:t>
      </w:r>
      <w:r w:rsidR="00D237C0">
        <w:t xml:space="preserve"> </w:t>
      </w:r>
      <w:r w:rsidR="00D237C0">
        <w:fldChar w:fldCharType="begin"/>
      </w:r>
      <w:r w:rsidR="00D237C0">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fldChar w:fldCharType="separate"/>
      </w:r>
      <w:r w:rsidR="00D237C0" w:rsidRPr="00D237C0">
        <w:t xml:space="preserve">(He </w:t>
      </w:r>
      <w:r w:rsidR="00D237C0" w:rsidRPr="004C078A">
        <w:rPr>
          <w:i/>
          <w:iCs/>
        </w:rPr>
        <w:t>et al.</w:t>
      </w:r>
      <w:r w:rsidR="00D237C0" w:rsidRPr="00D237C0">
        <w:t xml:space="preserve"> 2016)</w:t>
      </w:r>
      <w:r w:rsidR="00D237C0">
        <w:fldChar w:fldCharType="end"/>
      </w:r>
      <w:r w:rsidRPr="00B947E0">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4C078A">
        <w:rPr>
          <w:b/>
          <w:bCs/>
        </w:rPr>
        <w:t>Normalization</w:t>
      </w:r>
      <w:r w:rsidRPr="00B947E0">
        <w:t>: The "Norm" part stands for Layer Normalization</w:t>
      </w:r>
      <w:r w:rsidR="00D237C0">
        <w:t xml:space="preserve"> </w:t>
      </w:r>
      <w:r w:rsidR="00D237C0">
        <w:fldChar w:fldCharType="begin"/>
      </w:r>
      <w:r w:rsidR="00D237C0">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fldChar w:fldCharType="separate"/>
      </w:r>
      <w:r w:rsidR="00D237C0" w:rsidRPr="00D237C0">
        <w:t xml:space="preserve">(Ba </w:t>
      </w:r>
      <w:r w:rsidR="00D237C0" w:rsidRPr="004C078A">
        <w:rPr>
          <w:i/>
          <w:iCs/>
        </w:rPr>
        <w:t>et al.</w:t>
      </w:r>
      <w:r w:rsidR="00D237C0" w:rsidRPr="00D237C0">
        <w:t xml:space="preserve"> 2016)</w:t>
      </w:r>
      <w:r w:rsidR="00D237C0">
        <w:fldChar w:fldCharType="end"/>
      </w:r>
      <w:r w:rsidRPr="00B947E0">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4" w:name="_Toc174706765"/>
      <w:r w:rsidRPr="005370E8">
        <w:t>Decoder</w:t>
      </w:r>
      <w:bookmarkEnd w:id="34"/>
    </w:p>
    <w:p w14:paraId="47058AC0" w14:textId="338311B4" w:rsidR="000F0E4D" w:rsidRDefault="00AF2373" w:rsidP="00324921">
      <w:pPr>
        <w:spacing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A0418F" w:rsidRPr="00A0418F">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This process entails multiplying all values following the current token by -∞. When softmax is applied, these values are transformed into 0s in the resulting matrix.</w:t>
      </w:r>
    </w:p>
    <w:p w14:paraId="764B78B5" w14:textId="77777777" w:rsidR="000F0E4D" w:rsidRDefault="000F0E4D" w:rsidP="00324921">
      <w:pPr>
        <w:spacing w:line="360" w:lineRule="auto"/>
        <w:jc w:val="both"/>
      </w:pPr>
    </w:p>
    <w:p w14:paraId="6FC2E943" w14:textId="3AA8BC45" w:rsidR="00B947E0" w:rsidRDefault="00EC5A5E" w:rsidP="00324921">
      <w:pPr>
        <w:spacing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203DA6E1" w14:textId="77777777" w:rsidR="00B7579F" w:rsidRDefault="00B7579F" w:rsidP="00324921">
      <w:pPr>
        <w:spacing w:line="360" w:lineRule="auto"/>
        <w:jc w:val="both"/>
      </w:pP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5" w:name="_Toc174706766"/>
      <w:r>
        <w:t>Large Language Models</w:t>
      </w:r>
      <w:bookmarkEnd w:id="35"/>
    </w:p>
    <w:p w14:paraId="1CB121EE" w14:textId="1BE3EA18" w:rsidR="00E63BBD" w:rsidRPr="00DD28BF" w:rsidRDefault="00B93B5F" w:rsidP="00FA61D4">
      <w:pPr>
        <w:pStyle w:val="Heading3"/>
      </w:pPr>
      <w:bookmarkStart w:id="36" w:name="_Toc174706767"/>
      <w:r>
        <w:t>Llama-2</w:t>
      </w:r>
      <w:r w:rsidR="003F6CBC">
        <w:t xml:space="preserve"> (</w:t>
      </w:r>
      <w:r w:rsidR="00E63BBD" w:rsidRPr="00DD28BF">
        <w:t>7B)</w:t>
      </w:r>
      <w:bookmarkEnd w:id="36"/>
    </w:p>
    <w:p w14:paraId="2F2D1876" w14:textId="13499A5B"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A0418F" w:rsidRPr="00A0418F">
        <w:t>Figure 4</w:t>
      </w:r>
      <w:r w:rsidR="002644DB">
        <w:fldChar w:fldCharType="end"/>
      </w:r>
      <w:r w:rsidR="002644DB">
        <w:t xml:space="preserve"> </w:t>
      </w:r>
      <w:r w:rsidR="00134904">
        <w:t>illustrates that the</w:t>
      </w:r>
      <w:r w:rsidR="00623D14">
        <w:t xml:space="preserve"> model performs on par with a few of the closed-source models of the time such as </w:t>
      </w:r>
      <w:r w:rsidR="00623D14">
        <w:lastRenderedPageBreak/>
        <w:t xml:space="preserve">Vicuna, Falcon, Palm etc. on the basis of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 xml:space="preserve">MMLU) test covers 57 tasks including elementary mathematics, US history, computer science, law, and more. The models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2"/>
                    <a:stretch>
                      <a:fillRect/>
                    </a:stretch>
                  </pic:blipFill>
                  <pic:spPr>
                    <a:xfrm>
                      <a:off x="0" y="0"/>
                      <a:ext cx="4185139" cy="2779172"/>
                    </a:xfrm>
                    <a:prstGeom prst="rect">
                      <a:avLst/>
                    </a:prstGeom>
                  </pic:spPr>
                </pic:pic>
              </a:graphicData>
            </a:graphic>
          </wp:inline>
        </w:drawing>
      </w:r>
    </w:p>
    <w:p w14:paraId="7DB6F65C" w14:textId="6C3E303C" w:rsidR="00134904" w:rsidRPr="00216784" w:rsidRDefault="00134904" w:rsidP="00134904">
      <w:pPr>
        <w:pStyle w:val="Caption"/>
        <w:rPr>
          <w:rFonts w:ascii="Times New Roman" w:hAnsi="Times New Roman" w:cs="Times New Roman"/>
          <w:sz w:val="20"/>
          <w:szCs w:val="20"/>
        </w:rPr>
      </w:pPr>
      <w:bookmarkStart w:id="37" w:name="_Ref173525470"/>
      <w:bookmarkStart w:id="38" w:name="_Toc174706492"/>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A0418F">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7"/>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8"/>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28B272B9"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grouped-query attention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SwiGLU activation function and rotary positional embeddings, with AdamW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w:t>
      </w:r>
      <w:r w:rsidR="00EE1D34">
        <w:lastRenderedPageBreak/>
        <w:t>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489C427D" w14:textId="77777777" w:rsidR="008473FA" w:rsidRDefault="008473FA" w:rsidP="00C65D42">
      <w:pPr>
        <w:spacing w:line="360" w:lineRule="auto"/>
        <w:jc w:val="both"/>
      </w:pPr>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th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1299719C"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C65D42">
      <w:pPr>
        <w:spacing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038E062C"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A0418F">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598A50CC" w:rsidR="00993B40" w:rsidRPr="00EE428A" w:rsidRDefault="00993B40" w:rsidP="005767AE">
            <w:pPr>
              <w:pStyle w:val="Caption"/>
              <w:rPr>
                <w:rFonts w:ascii="Times New Roman" w:hAnsi="Times New Roman" w:cs="Times New Roman"/>
                <w:i w:val="0"/>
                <w:iCs w:val="0"/>
                <w:sz w:val="24"/>
                <w:szCs w:val="24"/>
              </w:rPr>
            </w:pPr>
            <w:bookmarkStart w:id="39"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39"/>
            <w:r w:rsidRPr="00EE428A">
              <w:rPr>
                <w:i w:val="0"/>
                <w:iCs w:val="0"/>
              </w:rPr>
              <w:t xml:space="preserve"> </w:t>
            </w:r>
          </w:p>
        </w:tc>
      </w:tr>
    </w:tbl>
    <w:p w14:paraId="455EE1AB" w14:textId="12B1D122" w:rsidR="008473FA" w:rsidRDefault="00B9553E" w:rsidP="00C65D42">
      <w:pPr>
        <w:spacing w:line="360" w:lineRule="auto"/>
        <w:jc w:val="both"/>
      </w:pPr>
      <w:r>
        <w:t>When n is close to d ie.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 xml:space="preserve">Multi-query Attention enables the model to efficiently handle longer sequences by reducing the computational overhead associated with processing each token, thus allowing for faster </w:t>
      </w:r>
      <w:r w:rsidRPr="00776A84">
        <w:lastRenderedPageBreak/>
        <w:t>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421F5411"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1EF5B3F5" w:rsidR="00776A84" w:rsidRDefault="00993B40" w:rsidP="00C65D42">
      <w:pPr>
        <w:spacing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A0418F" w:rsidRPr="00EE428A">
        <w:rPr>
          <w:noProof/>
        </w:rPr>
        <w:t>(</w:t>
      </w:r>
      <w:r w:rsidR="00A0418F">
        <w:rPr>
          <w:i/>
          <w:iCs/>
          <w:noProof/>
        </w:rPr>
        <w:t>2</w:t>
      </w:r>
      <w:r w:rsidR="00A0418F" w:rsidRPr="00A0418F">
        <w:rPr>
          <w:i/>
          <w:iCs/>
          <w:noProof/>
        </w:rPr>
        <w:t>.</w:t>
      </w:r>
      <w:r w:rsidR="00A0418F">
        <w:rPr>
          <w:i/>
          <w:iCs/>
          <w:noProof/>
        </w:rPr>
        <w:t>7</w:t>
      </w:r>
      <w:r w:rsidR="00A0418F"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40E8A551">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FDDB5EF" w:rsidR="00752365" w:rsidRDefault="00752365" w:rsidP="00752365">
      <w:pPr>
        <w:pStyle w:val="Caption"/>
        <w:jc w:val="both"/>
        <w:rPr>
          <w:rFonts w:ascii="Times New Roman" w:hAnsi="Times New Roman" w:cs="Times New Roman"/>
          <w:sz w:val="20"/>
          <w:szCs w:val="20"/>
        </w:rPr>
      </w:pPr>
      <w:bookmarkStart w:id="40" w:name="_Ref174493198"/>
      <w:bookmarkStart w:id="41" w:name="_Toc174706493"/>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A0418F">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0"/>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1"/>
    </w:p>
    <w:p w14:paraId="07C09C00" w14:textId="4446F456" w:rsidR="00B93D8D" w:rsidRDefault="00B93D8D" w:rsidP="00067A31">
      <w:pPr>
        <w:spacing w:line="360" w:lineRule="auto"/>
        <w:jc w:val="both"/>
      </w:pPr>
      <w:r w:rsidRPr="00067A31">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A0418F" w:rsidRPr="00A0418F">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lastRenderedPageBreak/>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703AC693" w:rsidR="00DC3104" w:rsidRDefault="00DC3104" w:rsidP="00DC3104">
      <w:pPr>
        <w:pStyle w:val="Caption"/>
        <w:jc w:val="both"/>
        <w:rPr>
          <w:rFonts w:ascii="Times New Roman" w:hAnsi="Times New Roman" w:cs="Times New Roman"/>
          <w:sz w:val="20"/>
          <w:szCs w:val="20"/>
        </w:rPr>
      </w:pPr>
      <w:bookmarkStart w:id="42" w:name="_Ref174493598"/>
      <w:bookmarkStart w:id="43" w:name="_Toc174706494"/>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A0418F">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2"/>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3"/>
    </w:p>
    <w:p w14:paraId="3FA1FF3C" w14:textId="26681901" w:rsidR="00306723" w:rsidRDefault="00306723" w:rsidP="00306723">
      <w:pPr>
        <w:spacing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A0418F" w:rsidRPr="00A0418F">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45FF8252" w:rsidR="0039315E" w:rsidRDefault="00306723" w:rsidP="00A63B15">
      <w:pPr>
        <w:pStyle w:val="Caption"/>
        <w:jc w:val="both"/>
      </w:pPr>
      <w:bookmarkStart w:id="44" w:name="_Ref174542675"/>
      <w:bookmarkStart w:id="45" w:name="_Toc174706495"/>
      <w:r>
        <w:t xml:space="preserve">Figure </w:t>
      </w:r>
      <w:r>
        <w:fldChar w:fldCharType="begin"/>
      </w:r>
      <w:r>
        <w:instrText xml:space="preserve"> SEQ Figure \* ARABIC </w:instrText>
      </w:r>
      <w:r>
        <w:fldChar w:fldCharType="separate"/>
      </w:r>
      <w:r w:rsidR="00A0418F">
        <w:rPr>
          <w:noProof/>
        </w:rPr>
        <w:t>7</w:t>
      </w:r>
      <w:r>
        <w:fldChar w:fldCharType="end"/>
      </w:r>
      <w:bookmarkEnd w:id="44"/>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5"/>
    </w:p>
    <w:p w14:paraId="4A5F2883" w14:textId="77777777" w:rsidR="00306723" w:rsidRDefault="00306723" w:rsidP="00306723">
      <w:pPr>
        <w:pStyle w:val="Caption"/>
      </w:pPr>
    </w:p>
    <w:p w14:paraId="3D2D798E" w14:textId="654C16D0" w:rsidR="0039315E" w:rsidRPr="005C52CF"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A0418F">
        <w:t xml:space="preserve">Figure </w:t>
      </w:r>
      <w:r w:rsidR="00A0418F">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w:t>
      </w:r>
      <w:r w:rsidR="005C52CF">
        <w:lastRenderedPageBreak/>
        <w:t>Grouped-Query Attention (GQA), it has multiple heads for the Keys and Values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45FC83E8" w14:textId="31139659" w:rsidR="00A10978" w:rsidRPr="0076296F" w:rsidRDefault="0076296F" w:rsidP="00FA61D4">
      <w:pPr>
        <w:pStyle w:val="Heading3"/>
      </w:pPr>
      <w:bookmarkStart w:id="46" w:name="_Toc174706768"/>
      <w:r w:rsidRPr="0076296F">
        <w:t>Mistral</w:t>
      </w:r>
      <w:r w:rsidR="00D62212">
        <w:t xml:space="preserve"> (</w:t>
      </w:r>
      <w:r w:rsidRPr="0076296F">
        <w:t>7B</w:t>
      </w:r>
      <w:r w:rsidR="00D62212">
        <w:t>)</w:t>
      </w:r>
      <w:bookmarkEnd w:id="46"/>
    </w:p>
    <w:p w14:paraId="47263024" w14:textId="2A37AF6D" w:rsidR="00045580" w:rsidRPr="00045580" w:rsidRDefault="0076296F" w:rsidP="00D6589C">
      <w:pPr>
        <w:spacing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ReLU like Vanilla Transformer or SwiGLU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Softmax layer.</w:t>
      </w:r>
    </w:p>
    <w:p w14:paraId="39CCC4E9" w14:textId="17BAAC9E"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7" w:name="_Ref174369258"/>
      <w:r>
        <w:t>Sliding</w:t>
      </w:r>
      <w:r w:rsidRPr="00397ED5">
        <w:t xml:space="preserve"> </w:t>
      </w:r>
      <w:r w:rsidRPr="00DE6E3C">
        <w:t>Window</w:t>
      </w:r>
      <w:r w:rsidRPr="00397ED5">
        <w:t xml:space="preserve"> Attention</w:t>
      </w:r>
      <w:bookmarkEnd w:id="47"/>
    </w:p>
    <w:p w14:paraId="49F90499" w14:textId="1378A0D4" w:rsidR="00FB1FB5" w:rsidRDefault="00FB1FB5" w:rsidP="007B73B0">
      <w:pPr>
        <w:spacing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4561B229" w14:textId="6F9409DD" w:rsidR="009C43F5" w:rsidRDefault="004360FC" w:rsidP="007B73B0">
      <w:pPr>
        <w:spacing w:line="360" w:lineRule="auto"/>
        <w:jc w:val="both"/>
      </w:pPr>
      <w:r>
        <w:lastRenderedPageBreak/>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2AB1282B" w14:textId="77777777" w:rsidR="009C43F5" w:rsidRDefault="009C43F5" w:rsidP="007B73B0">
      <w:pPr>
        <w:spacing w:line="360" w:lineRule="auto"/>
        <w:jc w:val="both"/>
      </w:pP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6"/>
                    <a:stretch>
                      <a:fillRect/>
                    </a:stretch>
                  </pic:blipFill>
                  <pic:spPr>
                    <a:xfrm>
                      <a:off x="0" y="0"/>
                      <a:ext cx="2329153" cy="2609672"/>
                    </a:xfrm>
                    <a:prstGeom prst="rect">
                      <a:avLst/>
                    </a:prstGeom>
                  </pic:spPr>
                </pic:pic>
              </a:graphicData>
            </a:graphic>
          </wp:inline>
        </w:drawing>
      </w:r>
    </w:p>
    <w:p w14:paraId="6F7564E6" w14:textId="34CB0CD1" w:rsidR="00076E2E" w:rsidRPr="00216784" w:rsidRDefault="00076E2E" w:rsidP="004E3D25">
      <w:pPr>
        <w:pStyle w:val="Caption"/>
        <w:jc w:val="both"/>
        <w:rPr>
          <w:rFonts w:ascii="Times New Roman" w:hAnsi="Times New Roman" w:cs="Times New Roman"/>
          <w:sz w:val="20"/>
          <w:szCs w:val="20"/>
        </w:rPr>
      </w:pPr>
      <w:bookmarkStart w:id="48" w:name="_Ref173243119"/>
      <w:bookmarkStart w:id="49" w:name="_Toc174706496"/>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A0418F">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48"/>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49"/>
    </w:p>
    <w:p w14:paraId="0122C5F4" w14:textId="1CBFB2B3" w:rsidR="00076E2E" w:rsidRDefault="00076E2E" w:rsidP="00076E2E">
      <w:pPr>
        <w:pStyle w:val="Caption"/>
        <w:ind w:left="2160"/>
        <w:jc w:val="both"/>
      </w:pPr>
    </w:p>
    <w:p w14:paraId="71A242C5" w14:textId="5BDCD45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A0418F" w:rsidRPr="00A0418F">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076E2E">
      <w:pPr>
        <w:spacing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 xml:space="preserve">end of sentence). The input is passed through the </w:t>
      </w:r>
      <w:r>
        <w:lastRenderedPageBreak/>
        <w:t>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076E2E">
      <w:pPr>
        <w:spacing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076E2E">
      <w:pPr>
        <w:spacing w:line="360" w:lineRule="auto"/>
        <w:jc w:val="both"/>
      </w:pPr>
      <w:r w:rsidRPr="00DD24DA">
        <w:t>We only care about the most recent token that the model produces at each stage of the inference because we already possess the earlier ones. But in order for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linear layer and then to the softmax layer, to predict the output. Starting with a single token the output of the softmax layer is calculated and appended to the query Q</w:t>
      </w:r>
      <w:r w:rsidR="007C0E35">
        <w:t xml:space="preserve"> and the process repeats until [EOS] is found</w:t>
      </w:r>
      <w:r w:rsidR="00E30F47">
        <w:t>. This iterative process would be comput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0" w:name="_Ref174490728"/>
      <w:r w:rsidRPr="00F91E2B">
        <w:t>The KV Cache</w:t>
      </w:r>
      <w:bookmarkEnd w:id="50"/>
    </w:p>
    <w:p w14:paraId="327B8C0A" w14:textId="774E5FF0" w:rsidR="002B26C3" w:rsidRDefault="002B26C3" w:rsidP="00076E2E">
      <w:pPr>
        <w:spacing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w:t>
      </w:r>
      <w:r w:rsidR="00535207">
        <w:lastRenderedPageBreak/>
        <w:t>oldest value is replaced in the cache and the rest of the values are rotated in order to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1" w:name="_Toc174706769"/>
      <w:r w:rsidRPr="00AA6A7B">
        <w:t>Llama</w:t>
      </w:r>
      <w:r w:rsidR="004445D9">
        <w:t>-</w:t>
      </w:r>
      <w:r w:rsidRPr="00AA6A7B">
        <w:t>3</w:t>
      </w:r>
      <w:r w:rsidR="004445D9">
        <w:t xml:space="preserve"> (</w:t>
      </w:r>
      <w:r w:rsidRPr="00AA6A7B">
        <w:t>8B</w:t>
      </w:r>
      <w:r w:rsidR="004445D9">
        <w:t>)</w:t>
      </w:r>
      <w:bookmarkEnd w:id="51"/>
    </w:p>
    <w:p w14:paraId="6AE2B9F4" w14:textId="15DA4CE1" w:rsidR="00AA6A7B" w:rsidRDefault="00AA6A7B" w:rsidP="00AA6A7B">
      <w:pPr>
        <w:spacing w:line="360" w:lineRule="auto"/>
        <w:jc w:val="both"/>
      </w:pPr>
      <w:r w:rsidRPr="00AA6A7B">
        <w:t xml:space="preserve">The </w:t>
      </w:r>
      <w:r w:rsidR="004445D9">
        <w:t>Llama-3</w:t>
      </w:r>
      <w:r w:rsidRPr="00AA6A7B">
        <w:t xml:space="preserve"> is intended to support multilinguality,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17"/>
                    <a:stretch>
                      <a:fillRect/>
                    </a:stretch>
                  </pic:blipFill>
                  <pic:spPr>
                    <a:xfrm>
                      <a:off x="0" y="0"/>
                      <a:ext cx="4260556" cy="2752216"/>
                    </a:xfrm>
                    <a:prstGeom prst="rect">
                      <a:avLst/>
                    </a:prstGeom>
                  </pic:spPr>
                </pic:pic>
              </a:graphicData>
            </a:graphic>
          </wp:inline>
        </w:drawing>
      </w:r>
    </w:p>
    <w:p w14:paraId="2B1BC956" w14:textId="6478470E" w:rsidR="007D48A5" w:rsidRPr="009B5EF7" w:rsidRDefault="007D48A5" w:rsidP="007D48A5">
      <w:pPr>
        <w:pStyle w:val="Caption"/>
        <w:jc w:val="both"/>
        <w:rPr>
          <w:rFonts w:ascii="Times New Roman" w:hAnsi="Times New Roman" w:cs="Times New Roman"/>
          <w:sz w:val="20"/>
          <w:szCs w:val="20"/>
        </w:rPr>
      </w:pPr>
      <w:bookmarkStart w:id="52" w:name="_Ref173172778"/>
      <w:bookmarkStart w:id="53" w:name="_Toc174706497"/>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A0418F">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2"/>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3"/>
    </w:p>
    <w:p w14:paraId="5AF0DAAE" w14:textId="3E203B36" w:rsidR="00AA6A7B" w:rsidRDefault="007D48A5" w:rsidP="007D48A5">
      <w:pPr>
        <w:spacing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A0418F" w:rsidRPr="00A0418F">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7D48A5">
      <w:pPr>
        <w:spacing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lastRenderedPageBreak/>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4" w:name="_Toc174706770"/>
      <w:r w:rsidR="00BA4C4E" w:rsidRPr="002D73AC">
        <w:t>Type</w:t>
      </w:r>
      <w:r w:rsidR="002D73AC" w:rsidRPr="002D73AC">
        <w:t>s</w:t>
      </w:r>
      <w:r w:rsidR="00BA4C4E" w:rsidRPr="002D73AC">
        <w:t xml:space="preserve"> of </w:t>
      </w:r>
      <w:r w:rsidR="00BA4C4E" w:rsidRPr="00DE6E3C">
        <w:t>Prompting</w:t>
      </w:r>
      <w:bookmarkEnd w:id="54"/>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This sub-section explored the various LLMs used in the study and how they were traind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5" w:name="_Toc174706771"/>
      <w:r w:rsidRPr="00ED1F75">
        <w:lastRenderedPageBreak/>
        <w:t>Knowledge Graph</w:t>
      </w:r>
      <w:r w:rsidR="003F6CBC">
        <w:t xml:space="preserve"> (</w:t>
      </w:r>
      <w:r w:rsidR="00105609" w:rsidRPr="00ED1F75">
        <w:t>KG)</w:t>
      </w:r>
      <w:bookmarkEnd w:id="55"/>
    </w:p>
    <w:p w14:paraId="62149B39" w14:textId="6A05CEFB" w:rsidR="00105609" w:rsidRDefault="00105609" w:rsidP="00105609">
      <w:pPr>
        <w:spacing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r w:rsidR="002D55A8" w:rsidRPr="002D55A8">
        <w:rPr>
          <w:szCs w:val="22"/>
        </w:rPr>
        <w:t>Ehrlinger, L. &amp; Wöß,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Item Knowledge Graph</w:t>
      </w:r>
      <w:r w:rsidRPr="000F2226">
        <w:rPr>
          <w:rFonts w:ascii="Times New Roman" w:eastAsia="Times New Roman" w:hAnsi="Times New Roman" w:cs="Times New Roman"/>
          <w:kern w:val="0"/>
          <w14:ligatures w14:val="none"/>
        </w:rPr>
        <w:t xml:space="preserve"> :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 In the User-Item Knowledge Graph, the nodes consist of users, items and their related entities. While it includes item-related relationships similar to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w:t>
      </w:r>
      <w:r w:rsidR="00152CD2">
        <w:lastRenderedPageBreak/>
        <w:t xml:space="preserve">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18"/>
                    <a:stretch>
                      <a:fillRect/>
                    </a:stretch>
                  </pic:blipFill>
                  <pic:spPr>
                    <a:xfrm>
                      <a:off x="0" y="0"/>
                      <a:ext cx="5759450" cy="2779395"/>
                    </a:xfrm>
                    <a:prstGeom prst="rect">
                      <a:avLst/>
                    </a:prstGeom>
                  </pic:spPr>
                </pic:pic>
              </a:graphicData>
            </a:graphic>
          </wp:inline>
        </w:drawing>
      </w:r>
    </w:p>
    <w:p w14:paraId="766D3445" w14:textId="24F9146A" w:rsidR="0024747D" w:rsidRPr="00372452" w:rsidRDefault="0024747D" w:rsidP="004E3D25">
      <w:pPr>
        <w:pStyle w:val="Caption"/>
        <w:jc w:val="both"/>
        <w:rPr>
          <w:rFonts w:ascii="Times New Roman" w:hAnsi="Times New Roman" w:cs="Times New Roman"/>
          <w:sz w:val="20"/>
          <w:szCs w:val="20"/>
        </w:rPr>
      </w:pPr>
      <w:bookmarkStart w:id="56" w:name="_Ref172986789"/>
      <w:bookmarkStart w:id="57" w:name="_Toc174706498"/>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A0418F">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6"/>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7"/>
    </w:p>
    <w:p w14:paraId="370065CC" w14:textId="0A0F1904"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A0418F" w:rsidRPr="00372452">
        <w:rPr>
          <w:sz w:val="20"/>
          <w:szCs w:val="20"/>
        </w:rPr>
        <w:t xml:space="preserve">Figure </w:t>
      </w:r>
      <w:r w:rsidR="00A0418F">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r w:rsidR="00F335EB">
        <w:t xml:space="preserve">LLMGraphTransformer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 xml:space="preserve">addition of LLMs that </w:t>
      </w:r>
      <w:r w:rsidR="00F16E09">
        <w:lastRenderedPageBreak/>
        <w:t>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r w:rsidR="00576B31" w:rsidRPr="00CC05F3">
        <w:t>KGs</w:t>
      </w:r>
      <w:r w:rsidR="00F16E09" w:rsidRPr="00CC05F3">
        <w:t>.</w:t>
      </w:r>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58" w:name="_Toc174706772"/>
      <w:r w:rsidRPr="00576B31">
        <w:t>Why KG</w:t>
      </w:r>
      <w:bookmarkEnd w:id="58"/>
    </w:p>
    <w:p w14:paraId="21F5C460" w14:textId="4EE7303C" w:rsidR="00576B31" w:rsidRDefault="00152CD2" w:rsidP="008C5DBE">
      <w:pPr>
        <w:spacing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576B31">
      <w:pPr>
        <w:spacing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assuming that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F6B16">
      <w:pPr>
        <w:spacing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main focus of the search results. Even with more search terms, it would mainly return irrelevant information, such as his coffee order and conversations. </w:t>
      </w:r>
      <w:r w:rsidR="001C7365">
        <w:t>Nevertheless</w:t>
      </w:r>
      <w:r>
        <w:t>, there are no cues in these information to deduce the weather for the day.</w:t>
      </w:r>
    </w:p>
    <w:p w14:paraId="016BE986" w14:textId="37928CF9" w:rsidR="00152CD2" w:rsidRDefault="009F6B16" w:rsidP="009F6B16">
      <w:pPr>
        <w:spacing w:line="360" w:lineRule="auto"/>
        <w:jc w:val="both"/>
      </w:pPr>
      <w:r>
        <w:t xml:space="preserve">Throughout the KG generation procedure, we extract terms like Alex, Company B, and Cafe A. The input question is used in the first step of the hybrid search to retrieve the keyword Alex. </w:t>
      </w:r>
      <w:r w:rsidRPr="009F6B16">
        <w:t xml:space="preserve">Next, as similar keywords, the adjacent search finds Company B and Cafe A. Afterwards, text blocks are searched for using these keywords, which leads to the discovery </w:t>
      </w:r>
      <w:r w:rsidRPr="009F6B16">
        <w:lastRenderedPageBreak/>
        <w:t>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0EB47DE5" w14:textId="77777777" w:rsidR="006345C5" w:rsidRDefault="006345C5" w:rsidP="009F6B16">
      <w:pPr>
        <w:spacing w:line="360" w:lineRule="auto"/>
        <w:jc w:val="both"/>
      </w:pPr>
    </w:p>
    <w:p w14:paraId="0410C151" w14:textId="19A75D83" w:rsidR="003611E4" w:rsidRDefault="003611E4" w:rsidP="008C5DBE">
      <w:pPr>
        <w:spacing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8A2CDAD" w14:textId="77777777" w:rsidR="00B91ED8" w:rsidRDefault="00B91ED8" w:rsidP="008C5DBE">
      <w:pPr>
        <w:spacing w:line="360" w:lineRule="auto"/>
        <w:jc w:val="both"/>
      </w:pP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59" w:name="_Ref174023402"/>
      <w:bookmarkStart w:id="60" w:name="_Toc174706773"/>
      <w:r>
        <w:t xml:space="preserve">Retrieval Augmented </w:t>
      </w:r>
      <w:r w:rsidRPr="00AA079E">
        <w:t>Generation</w:t>
      </w:r>
      <w:r w:rsidR="003F6CBC">
        <w:t xml:space="preserve"> (</w:t>
      </w:r>
      <w:r>
        <w:t>RAG)</w:t>
      </w:r>
      <w:bookmarkEnd w:id="59"/>
      <w:bookmarkEnd w:id="60"/>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The reason for introducing RAGs was due to the fact that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lastRenderedPageBreak/>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19"/>
                    <a:stretch>
                      <a:fillRect/>
                    </a:stretch>
                  </pic:blipFill>
                  <pic:spPr>
                    <a:xfrm>
                      <a:off x="0" y="0"/>
                      <a:ext cx="5759450" cy="1759585"/>
                    </a:xfrm>
                    <a:prstGeom prst="rect">
                      <a:avLst/>
                    </a:prstGeom>
                  </pic:spPr>
                </pic:pic>
              </a:graphicData>
            </a:graphic>
          </wp:inline>
        </w:drawing>
      </w:r>
    </w:p>
    <w:p w14:paraId="55C84270" w14:textId="5FD2951C" w:rsidR="00E02FA0" w:rsidRDefault="00E02FA0" w:rsidP="00372452">
      <w:pPr>
        <w:pStyle w:val="Caption"/>
        <w:ind w:left="720"/>
        <w:jc w:val="both"/>
        <w:rPr>
          <w:rFonts w:ascii="Times New Roman" w:hAnsi="Times New Roman" w:cs="Times New Roman"/>
          <w:sz w:val="20"/>
          <w:szCs w:val="20"/>
        </w:rPr>
      </w:pPr>
      <w:bookmarkStart w:id="61" w:name="_Ref172998116"/>
      <w:bookmarkStart w:id="62" w:name="_Toc174706499"/>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A0418F">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1"/>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2"/>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3" w:name="_Toc174706774"/>
      <w:r w:rsidRPr="00E02FA0">
        <w:t>Working of RAG</w:t>
      </w:r>
      <w:bookmarkEnd w:id="63"/>
    </w:p>
    <w:p w14:paraId="6C0963C5" w14:textId="77F40CED" w:rsidR="00E02FA0" w:rsidRDefault="00E02FA0" w:rsidP="00C63734">
      <w:pPr>
        <w:spacing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A0418F" w:rsidRPr="00A0418F">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60AC5349" w14:textId="77777777" w:rsidR="00064C2A" w:rsidRDefault="00064C2A" w:rsidP="00C63734">
      <w:pPr>
        <w:spacing w:line="360" w:lineRule="auto"/>
        <w:jc w:val="both"/>
      </w:pPr>
    </w:p>
    <w:p w14:paraId="0B031AA2" w14:textId="10E1D799" w:rsidR="00364E8B" w:rsidRDefault="00C92309" w:rsidP="001B78FD">
      <w:pPr>
        <w:spacing w:line="360" w:lineRule="auto"/>
        <w:jc w:val="both"/>
      </w:pPr>
      <w:r>
        <w:t>In simple words, it involves encoding all the text information from the specific domain which we would like the RAG to be answering on,</w:t>
      </w:r>
      <w:r w:rsidR="008C7F4B">
        <w:t xml:space="preserve"> and convert it to vectors </w:t>
      </w:r>
      <w:r w:rsidR="00B0613D">
        <w:t>and store the result into a database or a vector store. In order to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w:t>
      </w:r>
      <w:r w:rsidR="00364E8B" w:rsidRPr="00364E8B">
        <w:lastRenderedPageBreak/>
        <w:t>language model can now produce responses based on correct and current information, along with rich contextual information.</w:t>
      </w:r>
    </w:p>
    <w:p w14:paraId="4A6542C4" w14:textId="26D1605D" w:rsidR="00364E8B" w:rsidRDefault="00364E8B" w:rsidP="001B78FD">
      <w:pPr>
        <w:spacing w:line="360" w:lineRule="auto"/>
        <w:jc w:val="both"/>
      </w:pPr>
      <w:r w:rsidRPr="00364E8B">
        <w:t xml:space="preserve">Regular updates </w:t>
      </w:r>
      <w:r>
        <w:t>can be</w:t>
      </w:r>
      <w:r w:rsidRPr="00364E8B">
        <w:t xml:space="preserve"> made to the external data sources in order to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1B78FD">
      <w:pPr>
        <w:spacing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1B78FD">
      <w:pPr>
        <w:spacing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A6689ED" w14:textId="4A6FC7BC" w:rsidR="007C568D" w:rsidRDefault="007C568D" w:rsidP="001B78FD">
      <w:pPr>
        <w:spacing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r w:rsidRPr="007C568D">
        <w:t xml:space="preserve">are capable of producing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01B62259" w14:textId="77777777" w:rsidR="003073C4" w:rsidRDefault="003073C4" w:rsidP="001B78FD">
      <w:pPr>
        <w:spacing w:line="360" w:lineRule="auto"/>
        <w:jc w:val="both"/>
      </w:pP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4" w:name="_Embedding_the_Chunks"/>
      <w:bookmarkStart w:id="65" w:name="_Toc174706775"/>
      <w:bookmarkEnd w:id="64"/>
      <w:r>
        <w:t>Embedding the Chunks</w:t>
      </w:r>
      <w:bookmarkEnd w:id="65"/>
    </w:p>
    <w:p w14:paraId="3CEB7885" w14:textId="46D5112A" w:rsidR="003073C4" w:rsidRDefault="003073C4" w:rsidP="00050160">
      <w:pPr>
        <w:spacing w:line="360" w:lineRule="auto"/>
        <w:jc w:val="both"/>
      </w:pPr>
      <w:r>
        <w:t>Once the data is chunked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 xml:space="preserve">Furthermore, to improve performance in specific areas, domain-specific or task-related data can be used to fine-tune embedding models with great </w:t>
      </w:r>
      <w:r w:rsidR="00050160" w:rsidRPr="00050160">
        <w:lastRenderedPageBreak/>
        <w:t>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050160">
      <w:pPr>
        <w:spacing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050160">
      <w:pPr>
        <w:spacing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Some of the common embeddings that are frequency based are :</w:t>
      </w:r>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Bag of Words</w:t>
      </w:r>
      <w:r w:rsidRPr="00EE5033">
        <w:rPr>
          <w:rFonts w:ascii="Times New Roman" w:eastAsia="Times New Roman" w:hAnsi="Times New Roman" w:cs="Times New Roman"/>
          <w:kern w:val="0"/>
          <w14:ligatures w14:val="none"/>
        </w:rPr>
        <w:t xml:space="preserve"> :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IDF</w:t>
      </w:r>
      <w:r w:rsidRPr="00EE5033">
        <w:rPr>
          <w:rFonts w:ascii="Times New Roman" w:eastAsia="Times New Roman" w:hAnsi="Times New Roman" w:cs="Times New Roman"/>
          <w:kern w:val="0"/>
          <w:u w:val="single"/>
          <w14:ligatures w14:val="none"/>
        </w:rPr>
        <w:t xml:space="preserve"> </w:t>
      </w:r>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w:t>
      </w:r>
      <w:r w:rsidRPr="00C83BA3">
        <w:lastRenderedPageBreak/>
        <w:t>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r>
        <w:t xml:space="preserve"> :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Gram</w:t>
      </w:r>
      <w:r>
        <w:t xml:space="preserve"> : Predicts the window of context words that surrounds the current word and focuses on the target word's capacity for prediction in producing context words.</w:t>
      </w:r>
    </w:p>
    <w:p w14:paraId="63A2EA79" w14:textId="4EE223EE" w:rsidR="00C83BA3" w:rsidRDefault="00C83BA3" w:rsidP="00C83BA3">
      <w:pPr>
        <w:spacing w:line="360" w:lineRule="auto"/>
        <w:ind w:left="720"/>
        <w:jc w:val="both"/>
      </w:pPr>
      <w:r w:rsidRPr="00CC554A">
        <w:rPr>
          <w:b/>
          <w:bCs/>
          <w:u w:val="single"/>
        </w:rPr>
        <w:t>Global Vectors</w:t>
      </w:r>
      <w:r w:rsidR="003F6CBC" w:rsidRPr="00CC554A">
        <w:rPr>
          <w:b/>
          <w:bCs/>
          <w:u w:val="single"/>
        </w:rPr>
        <w:t xml:space="preserve"> (</w:t>
      </w:r>
      <w:r w:rsidRPr="00CC554A">
        <w:rPr>
          <w:b/>
          <w:bCs/>
          <w:u w:val="single"/>
        </w:rPr>
        <w:t>GloVe)</w:t>
      </w:r>
      <w:r w:rsidRPr="00C83BA3">
        <w:t xml:space="preserve"> </w:t>
      </w:r>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Context dependent embeddings</w:t>
      </w:r>
      <w:r w:rsidR="00527010" w:rsidRPr="00CC554A">
        <w:rPr>
          <w:b/>
          <w:bCs/>
        </w:rPr>
        <w:t xml:space="preserve"> </w:t>
      </w:r>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The popular RNN based context dependent embeddings are :</w:t>
      </w:r>
    </w:p>
    <w:p w14:paraId="0E54E27C" w14:textId="712438DD" w:rsidR="00DD4987" w:rsidRDefault="00DD4987" w:rsidP="00DF31AB">
      <w:pPr>
        <w:spacing w:line="360" w:lineRule="auto"/>
        <w:ind w:left="720"/>
        <w:jc w:val="both"/>
      </w:pPr>
      <w:r w:rsidRPr="00CC554A">
        <w:rPr>
          <w:b/>
          <w:bCs/>
          <w:u w:val="single"/>
        </w:rPr>
        <w:t>ELMO</w:t>
      </w:r>
      <w:r>
        <w:t xml:space="preserve"> : Embeddings from Language Model, is a neural language model that combines two BiLSTM layers and a character-based encoding layer to learn contextualized word representations.</w:t>
      </w:r>
    </w:p>
    <w:p w14:paraId="5DAB6FDE" w14:textId="3D10F982" w:rsidR="000535B7" w:rsidRDefault="00DD4987" w:rsidP="000535B7">
      <w:pPr>
        <w:spacing w:line="360" w:lineRule="auto"/>
        <w:ind w:left="720"/>
        <w:jc w:val="both"/>
      </w:pPr>
      <w:r w:rsidRPr="00CC554A">
        <w:rPr>
          <w:b/>
          <w:bCs/>
          <w:u w:val="single"/>
        </w:rPr>
        <w:t>CoVe</w:t>
      </w:r>
      <w:r w:rsidR="003F6CBC" w:rsidRPr="00CC554A">
        <w:rPr>
          <w:b/>
          <w:bCs/>
          <w:u w:val="single"/>
        </w:rPr>
        <w:t xml:space="preserve"> (</w:t>
      </w:r>
      <w:r w:rsidRPr="00CC554A">
        <w:rPr>
          <w:b/>
          <w:bCs/>
          <w:u w:val="single"/>
        </w:rPr>
        <w:t>Contextualized Word Vectors)</w:t>
      </w:r>
      <w:r w:rsidR="00DF31AB">
        <w:t xml:space="preserve"> </w:t>
      </w:r>
      <w:r>
        <w:t>: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are :</w:t>
      </w:r>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 xml:space="preserve">randomly masks some of the tokens in a </w:t>
      </w:r>
      <w:r w:rsidR="000B55EF" w:rsidRPr="000B55EF">
        <w:lastRenderedPageBreak/>
        <w:t>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r w:rsidRPr="00CC554A">
        <w:rPr>
          <w:b/>
          <w:bCs/>
        </w:rPr>
        <w:t xml:space="preserve"> </w:t>
      </w:r>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r w:rsidRPr="00CC554A">
        <w:rPr>
          <w:b/>
          <w:bCs/>
          <w:u w:val="single"/>
        </w:rPr>
        <w:t>RoBERTa</w:t>
      </w:r>
      <w:r w:rsidR="003F6CBC" w:rsidRPr="00CC554A">
        <w:rPr>
          <w:b/>
          <w:bCs/>
          <w:u w:val="single"/>
        </w:rPr>
        <w:t xml:space="preserve"> (</w:t>
      </w:r>
      <w:r w:rsidRPr="00CC554A">
        <w:rPr>
          <w:b/>
          <w:bCs/>
          <w:u w:val="single"/>
        </w:rPr>
        <w:t>Robustly Optimized BERT Pretraining Approach)</w:t>
      </w:r>
      <w:r w:rsidRPr="00CC554A">
        <w:t xml:space="preserve"> :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r w:rsidR="00DF31AB" w:rsidRPr="00DF31AB">
        <w:t xml:space="preserve"> </w:t>
      </w:r>
      <w:r w:rsidRPr="00DF31AB">
        <w:t>:</w:t>
      </w:r>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6" w:name="_Ref173591764"/>
      <w:bookmarkStart w:id="67" w:name="_Toc174706776"/>
      <w:r w:rsidRPr="00DF31AB">
        <w:t>Sentence Transformer</w:t>
      </w:r>
      <w:bookmarkEnd w:id="66"/>
      <w:bookmarkEnd w:id="67"/>
    </w:p>
    <w:p w14:paraId="4B0E53C3" w14:textId="0B146FFC" w:rsidR="00D00553" w:rsidRDefault="00BE26E8" w:rsidP="00DF31AB">
      <w:pPr>
        <w:spacing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r w:rsidRPr="00BE26E8">
        <w:t>In order to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w:t>
      </w:r>
      <w:r w:rsidR="00771B66">
        <w:lastRenderedPageBreak/>
        <w:t xml:space="preserve">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0"/>
                    <a:stretch>
                      <a:fillRect/>
                    </a:stretch>
                  </pic:blipFill>
                  <pic:spPr>
                    <a:xfrm>
                      <a:off x="0" y="0"/>
                      <a:ext cx="5617205" cy="2426677"/>
                    </a:xfrm>
                    <a:prstGeom prst="rect">
                      <a:avLst/>
                    </a:prstGeom>
                  </pic:spPr>
                </pic:pic>
              </a:graphicData>
            </a:graphic>
          </wp:inline>
        </w:drawing>
      </w:r>
    </w:p>
    <w:p w14:paraId="7A693323" w14:textId="00B42C06" w:rsidR="0061730B" w:rsidRPr="001F13FB" w:rsidRDefault="0061730B" w:rsidP="001F13FB">
      <w:pPr>
        <w:pStyle w:val="Caption"/>
        <w:ind w:left="720" w:firstLine="720"/>
        <w:jc w:val="both"/>
        <w:rPr>
          <w:rFonts w:ascii="Times New Roman" w:hAnsi="Times New Roman" w:cs="Times New Roman"/>
          <w:sz w:val="20"/>
          <w:szCs w:val="20"/>
        </w:rPr>
      </w:pPr>
      <w:bookmarkStart w:id="68" w:name="_Ref173098066"/>
      <w:bookmarkStart w:id="69" w:name="_Toc17470650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68"/>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69"/>
    </w:p>
    <w:p w14:paraId="43AE4246" w14:textId="30DBCC5D" w:rsidR="0061730B" w:rsidRDefault="0061730B" w:rsidP="00DF31AB">
      <w:pPr>
        <w:spacing w:line="360" w:lineRule="auto"/>
        <w:jc w:val="both"/>
      </w:pPr>
    </w:p>
    <w:p w14:paraId="207C6C2C" w14:textId="571846F6"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A0418F" w:rsidRPr="00A0418F">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64690D2C" w14:textId="3F4CED0A" w:rsidR="0009384C" w:rsidRPr="00BD1C71" w:rsidRDefault="0009384C" w:rsidP="0009384C">
      <w:pPr>
        <w:spacing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in order to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 xml:space="preserve">ncoders are commonly used </w:t>
      </w:r>
      <w:r w:rsidR="0061730B" w:rsidRPr="0061730B">
        <w:lastRenderedPageBreak/>
        <w:t>in tasks where document retrieval or ranking is the primary goal, such as search engines or recommendation systems</w:t>
      </w:r>
    </w:p>
    <w:p w14:paraId="57BD3C52" w14:textId="77777777" w:rsidR="00A767BB" w:rsidRPr="0009384C" w:rsidRDefault="00A767BB" w:rsidP="0009384C">
      <w:pPr>
        <w:spacing w:line="360" w:lineRule="auto"/>
        <w:jc w:val="both"/>
      </w:pPr>
    </w:p>
    <w:p w14:paraId="01D82AEA" w14:textId="7B8D8DB1" w:rsidR="00B44B11" w:rsidRDefault="0009384C" w:rsidP="00405F51">
      <w:pPr>
        <w:spacing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778F2B86" w14:textId="10199967" w:rsidR="001E21A0" w:rsidRDefault="001E21A0" w:rsidP="00405F51">
      <w:pPr>
        <w:spacing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5CF30EE0" w14:textId="77777777" w:rsidR="00B44B11" w:rsidRDefault="00B44B11" w:rsidP="00B44B11"/>
    <w:p w14:paraId="163D9970" w14:textId="08140D4F" w:rsidR="00DF31AB" w:rsidRDefault="005E76F5" w:rsidP="00DF31AB">
      <w:pPr>
        <w:spacing w:line="360" w:lineRule="auto"/>
        <w:jc w:val="both"/>
      </w:pPr>
      <w:r w:rsidRPr="008B1695">
        <w:t xml:space="preserve">While cross-encoders provide greater accuracy </w:t>
      </w:r>
      <w:r w:rsidR="00DF5BD8" w:rsidRPr="008B1695">
        <w:t>with better similarity score, it is not scalable. For instance, if we want to do a similarity search through a dataset of 100k sentences, we would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2E60F7B3" w14:textId="77777777" w:rsidR="00357FEC" w:rsidRPr="008B1695" w:rsidRDefault="00357FEC" w:rsidP="00DF31AB">
      <w:pPr>
        <w:spacing w:line="360" w:lineRule="auto"/>
        <w:jc w:val="both"/>
      </w:pP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w:t>
      </w:r>
      <w:r w:rsidRPr="008B1695">
        <w:lastRenderedPageBreak/>
        <w:t>tasks. Reimers and Gurevych</w:t>
      </w:r>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26378CF2" w14:textId="54D50FF9" w:rsidR="0046142C" w:rsidRDefault="00BF231C" w:rsidP="0046142C">
      <w:pPr>
        <w:spacing w:line="360" w:lineRule="auto"/>
        <w:jc w:val="both"/>
        <w:rPr>
          <w:rFonts w:asciiTheme="minorHAnsi" w:eastAsiaTheme="minorHAnsi" w:hAnsiTheme="minorHAnsi" w:cstheme="minorBidi"/>
          <w:kern w:val="2"/>
        </w:rPr>
      </w:pPr>
      <w:r w:rsidRPr="008B1695">
        <w:t xml:space="preserve">Some of the sentence transformers used in the study are </w:t>
      </w:r>
      <w:r w:rsidR="00931589">
        <w:rPr>
          <w:rFonts w:asciiTheme="minorHAnsi" w:eastAsiaTheme="minorHAnsi" w:hAnsiTheme="minorHAnsi" w:cstheme="minorBidi"/>
          <w:kern w:val="2"/>
        </w:rPr>
        <w:t>:</w:t>
      </w:r>
    </w:p>
    <w:p w14:paraId="1DB7C023" w14:textId="77777777" w:rsidR="00702A2B" w:rsidRDefault="00702A2B" w:rsidP="0046142C">
      <w:pPr>
        <w:spacing w:line="360" w:lineRule="auto"/>
        <w:jc w:val="both"/>
        <w:rPr>
          <w:rFonts w:asciiTheme="minorHAnsi" w:eastAsiaTheme="minorHAnsi" w:hAnsiTheme="minorHAnsi" w:cstheme="minorBidi"/>
          <w:kern w:val="2"/>
        </w:rPr>
      </w:pPr>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756668D" w14:textId="3326B5B3" w:rsidR="0046142C" w:rsidRDefault="0046142C" w:rsidP="0046142C">
      <w:pPr>
        <w:spacing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hyperlink r:id="rId21" w:history="1">
        <w:r w:rsidRPr="0046142C">
          <w:rPr>
            <w:shd w:val="clear" w:color="auto" w:fill="FFFFFF"/>
          </w:rPr>
          <w:t>nreimers/MiniLM-L6-H384-uncased</w:t>
        </w:r>
      </w:hyperlink>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253505FA" w14:textId="77777777" w:rsidR="00357FEC" w:rsidRDefault="00357FEC" w:rsidP="0046142C">
      <w:pPr>
        <w:spacing w:line="360" w:lineRule="auto"/>
        <w:jc w:val="both"/>
        <w:rPr>
          <w:shd w:val="clear" w:color="auto" w:fill="FFFFFF"/>
        </w:rPr>
      </w:pP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Text input over 256 word</w:t>
      </w:r>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128 per TPU core) is used to train the model for 100k iterations. A warm-up learning rate of 500 is used. There is a 128 token maximum for the sequence length. A learning rate of 2e-5 is applied when using the AdamW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3154ED75"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604EDD">
        <w:rPr>
          <w:shd w:val="clear" w:color="auto" w:fill="FFFFFF"/>
        </w:rPr>
        <w:instrText xml:space="preserve"> ADDIN ZOTERO_ITEM CSL_CITATION {"citationID":"Oj6Syzcl","properties":{"formattedCitation":"(Wang {\\i{}et al.} 2024)","plainCitation":"(W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604EDD" w:rsidRPr="00604EDD">
        <w:t xml:space="preserve">(Wang </w:t>
      </w:r>
      <w:r w:rsidR="00604EDD" w:rsidRPr="00604EDD">
        <w:rPr>
          <w:i/>
          <w:iCs/>
        </w:rPr>
        <w:t>et al.</w:t>
      </w:r>
      <w:r w:rsidR="00604EDD" w:rsidRPr="00604EDD">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is initialized from microsoft/Multilingual-MiniLM-L12-H384 and is further trained on a blend of multilingual datasets. It supports 100 languages from xlm-roberta;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TyDi dataset is 64.4 when compared to BM25 with a value of 33.3.</w:t>
      </w:r>
      <w:r w:rsidR="007113B4">
        <w:rPr>
          <w:shd w:val="clear" w:color="auto" w:fill="FFFFFF"/>
        </w:rPr>
        <w:t xml:space="preserve"> Since the model was trained with a low temperature score 0.1 with InfoNC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behaviour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The model is referred to as bge</w:t>
      </w:r>
      <w:r w:rsidR="000B30FE">
        <w:rPr>
          <w:shd w:val="clear" w:color="auto" w:fill="FFFFFF"/>
        </w:rPr>
        <w:t>. The bge is pre-trained using retromae</w:t>
      </w:r>
      <w:r w:rsidR="003F6CBC">
        <w:rPr>
          <w:shd w:val="clear" w:color="auto" w:fill="FFFFFF"/>
        </w:rPr>
        <w:t xml:space="preserve"> (</w:t>
      </w:r>
      <w:r w:rsidR="000B30FE">
        <w:rPr>
          <w:shd w:val="clear" w:color="auto" w:fill="FFFFFF"/>
        </w:rPr>
        <w:t xml:space="preserve">retroma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reranker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0" w:name="_Toc174706777"/>
      <w:r w:rsidRPr="00086BB3">
        <w:t>Multiple Negatives Ranking Loss</w:t>
      </w:r>
      <w:bookmarkEnd w:id="70"/>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2"/>
                    <a:stretch>
                      <a:fillRect/>
                    </a:stretch>
                  </pic:blipFill>
                  <pic:spPr>
                    <a:xfrm>
                      <a:off x="0" y="0"/>
                      <a:ext cx="5759450" cy="2739390"/>
                    </a:xfrm>
                    <a:prstGeom prst="rect">
                      <a:avLst/>
                    </a:prstGeom>
                  </pic:spPr>
                </pic:pic>
              </a:graphicData>
            </a:graphic>
          </wp:inline>
        </w:drawing>
      </w:r>
    </w:p>
    <w:p w14:paraId="7474E712" w14:textId="2018E281"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1" w:name="_Toc17470650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1"/>
    </w:p>
    <w:p w14:paraId="25AD30A3" w14:textId="6A0B0941" w:rsidR="00086BB3" w:rsidRDefault="00C12D27" w:rsidP="001C3942">
      <w:pPr>
        <w:spacing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3"/>
                    <a:stretch>
                      <a:fillRect/>
                    </a:stretch>
                  </pic:blipFill>
                  <pic:spPr>
                    <a:xfrm>
                      <a:off x="0" y="0"/>
                      <a:ext cx="5759450" cy="3179445"/>
                    </a:xfrm>
                    <a:prstGeom prst="rect">
                      <a:avLst/>
                    </a:prstGeom>
                  </pic:spPr>
                </pic:pic>
              </a:graphicData>
            </a:graphic>
          </wp:inline>
        </w:drawing>
      </w:r>
    </w:p>
    <w:p w14:paraId="1FAAEEB0" w14:textId="375179BF" w:rsidR="00A03065" w:rsidRPr="001F13FB" w:rsidRDefault="00A03065" w:rsidP="00A03065">
      <w:pPr>
        <w:pStyle w:val="Caption"/>
        <w:jc w:val="both"/>
        <w:rPr>
          <w:rFonts w:ascii="Times New Roman" w:hAnsi="Times New Roman" w:cs="Times New Roman"/>
          <w:sz w:val="20"/>
          <w:szCs w:val="20"/>
        </w:rPr>
      </w:pPr>
      <w:bookmarkStart w:id="72" w:name="_Toc17470650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2"/>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1C3942">
      <w:pPr>
        <w:spacing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w:t>
      </w:r>
      <w:r w:rsidR="00E76EF1">
        <w:rPr>
          <w:shd w:val="clear" w:color="auto" w:fill="FFFFFF"/>
        </w:rPr>
        <w:lastRenderedPageBreak/>
        <w:t>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1C3942">
      <w:pPr>
        <w:spacing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3" w:name="_Ref174047841"/>
      <w:bookmarkStart w:id="74" w:name="_Toc174706778"/>
      <w:r w:rsidRPr="00092638">
        <w:t>Token Optimization</w:t>
      </w:r>
      <w:bookmarkEnd w:id="73"/>
      <w:bookmarkEnd w:id="74"/>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OpenAIs GPT-4, Google’s Bard, Anthropic’s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1F9DC10B" w14:textId="11C766C3" w:rsidR="00801A48" w:rsidRDefault="000E2840" w:rsidP="00A37D28">
      <w:pPr>
        <w:spacing w:line="360" w:lineRule="auto"/>
        <w:jc w:val="both"/>
      </w:pPr>
      <w:r>
        <w:t>Some of the widely-used techniques are :</w:t>
      </w:r>
    </w:p>
    <w:p w14:paraId="27D6BD4F" w14:textId="77777777" w:rsidR="00357FEC" w:rsidRDefault="00357FEC" w:rsidP="00A37D28">
      <w:pPr>
        <w:spacing w:line="360" w:lineRule="auto"/>
        <w:jc w:val="both"/>
      </w:pPr>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095EDAFF" w14:textId="259A9BA9" w:rsidR="007300D1" w:rsidRDefault="007300D1" w:rsidP="0075679D">
      <w:pPr>
        <w:spacing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 xml:space="preserve">For </w:t>
      </w:r>
      <w:r w:rsidR="002E166E" w:rsidRPr="002E166E">
        <w:lastRenderedPageBreak/>
        <w:t>instance, BPE has proven effective in neural machine translation (NMT) systems, enhancing their ability to handle various languages and domains by effectively managing rare and complex words (Sennrich et al., 2016)</w:t>
      </w:r>
      <w:r w:rsidR="002E166E">
        <w:t>.</w:t>
      </w:r>
    </w:p>
    <w:p w14:paraId="1BB8E376" w14:textId="77777777" w:rsidR="00357FEC" w:rsidRDefault="00357FEC" w:rsidP="0075679D">
      <w:pPr>
        <w:spacing w:line="360" w:lineRule="auto"/>
        <w:jc w:val="both"/>
      </w:pP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r>
        <w:rPr>
          <w:rFonts w:ascii="Times New Roman" w:hAnsi="Times New Roman" w:cs="Times New Roman"/>
          <w:b/>
          <w:bCs/>
          <w:u w:val="single"/>
        </w:rPr>
        <w:t>Wordpiece</w:t>
      </w:r>
    </w:p>
    <w:p w14:paraId="1430E045" w14:textId="42D7B181" w:rsidR="00656DC9" w:rsidRDefault="00A95F63" w:rsidP="007612C4">
      <w:pPr>
        <w:spacing w:line="360" w:lineRule="auto"/>
        <w:jc w:val="both"/>
      </w:pPr>
      <w:r>
        <w:t>Wordpiece</w:t>
      </w:r>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77777777" w:rsidR="002A0708" w:rsidRPr="002A0708" w:rsidRDefault="002A0708" w:rsidP="00303B6B">
      <w:pPr>
        <w:numPr>
          <w:ilvl w:val="0"/>
          <w:numId w:val="20"/>
        </w:numPr>
        <w:spacing w:before="100" w:beforeAutospacing="1" w:after="100" w:afterAutospacing="1"/>
      </w:pPr>
      <w:r w:rsidRPr="002A0708">
        <w:t>Start by creating a vocabulary that includes all the characters found in the text</w:t>
      </w:r>
    </w:p>
    <w:p w14:paraId="065D8AEC" w14:textId="21EC6DC3" w:rsidR="00656DC9" w:rsidRPr="002A0708" w:rsidRDefault="002A0708" w:rsidP="00303B6B">
      <w:pPr>
        <w:numPr>
          <w:ilvl w:val="0"/>
          <w:numId w:val="20"/>
        </w:numPr>
        <w:spacing w:before="100" w:beforeAutospacing="1" w:after="100" w:afterAutospacing="1"/>
      </w:pPr>
      <w:r w:rsidRPr="002A0708">
        <w:t>Train a language model using this initial vocabulary</w:t>
      </w:r>
    </w:p>
    <w:p w14:paraId="6B90C741" w14:textId="680E58BB" w:rsidR="002A0708" w:rsidRPr="002A0708" w:rsidRDefault="002A0708" w:rsidP="00303B6B">
      <w:pPr>
        <w:numPr>
          <w:ilvl w:val="0"/>
          <w:numId w:val="20"/>
        </w:numPr>
        <w:spacing w:before="100" w:beforeAutospacing="1" w:after="100" w:afterAutospacing="1"/>
      </w:pPr>
      <w:r w:rsidRPr="002A0708">
        <w:t>Combine two existing word units to create a new one, then update the vocabulary with this new unit. Choose the new word unit out of all the possible ones, that increases the likelihood on the training data the most when added to the model</w:t>
      </w:r>
    </w:p>
    <w:p w14:paraId="1FE92CDF" w14:textId="6618C0AA" w:rsidR="00656DC9" w:rsidRDefault="002A0708" w:rsidP="00303B6B">
      <w:pPr>
        <w:numPr>
          <w:ilvl w:val="0"/>
          <w:numId w:val="20"/>
        </w:numPr>
        <w:spacing w:before="100" w:beforeAutospacing="1" w:after="100" w:afterAutospacing="1"/>
      </w:pPr>
      <w:r w:rsidRPr="002A0708">
        <w:t>Repeat the process until you reach a specified number of word units or the improvement in model performance becomes minimal.</w:t>
      </w:r>
    </w:p>
    <w:p w14:paraId="443BCD91" w14:textId="356589CB" w:rsidR="007A3B4C" w:rsidRDefault="002A0708" w:rsidP="007A3B4C">
      <w:pPr>
        <w:spacing w:line="360" w:lineRule="auto"/>
        <w:jc w:val="both"/>
      </w:pPr>
      <w:r>
        <w:t xml:space="preserve">The advantage of </w:t>
      </w:r>
      <w:r w:rsidR="00A95F63">
        <w:t>Wordpiece</w:t>
      </w:r>
      <w:r>
        <w:t xml:space="preserve"> is that it can also handle OOV words effectively by breaking them down into known subwords.</w:t>
      </w:r>
      <w:r w:rsidR="000170B6">
        <w:t xml:space="preserve"> Hence this approach can be applied to scenarios where training data is diverse. </w:t>
      </w:r>
      <w:r w:rsidR="00A95F63">
        <w:t>Wordpiece</w:t>
      </w:r>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67760C9A" w14:textId="77777777" w:rsidR="00357FEC" w:rsidRDefault="00357FEC" w:rsidP="007A3B4C">
      <w:pPr>
        <w:spacing w:line="360" w:lineRule="auto"/>
        <w:jc w:val="both"/>
      </w:pP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r w:rsidRPr="0098146C">
        <w:rPr>
          <w:rFonts w:ascii="Times New Roman" w:hAnsi="Times New Roman" w:cs="Times New Roman"/>
          <w:b/>
          <w:bCs/>
          <w:u w:val="single"/>
        </w:rPr>
        <w:t>Sentencepiece</w:t>
      </w:r>
    </w:p>
    <w:p w14:paraId="450B5D82" w14:textId="3C90D167" w:rsidR="00DC3EBE" w:rsidRDefault="00723226" w:rsidP="00DC3EBE">
      <w:pPr>
        <w:spacing w:line="360" w:lineRule="auto"/>
        <w:jc w:val="both"/>
      </w:pPr>
      <w:r>
        <w:t>Sentencepiece</w:t>
      </w:r>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is an unsupervised text tokenizer and detokenizer</w:t>
      </w:r>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r w:rsidR="00A95F63">
        <w:t>Wordpiece</w:t>
      </w:r>
      <w:r w:rsidR="00C05F8D" w:rsidRPr="00C05F8D">
        <w:t xml:space="preserve">, </w:t>
      </w:r>
      <w:r>
        <w:t>Sentencepiece</w:t>
      </w:r>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r w:rsidR="00A95F63">
        <w:t>Wordpiece</w:t>
      </w:r>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r w:rsidR="00A95F63">
        <w:t>Wordpiece</w:t>
      </w:r>
      <w:r w:rsidR="001F4A29" w:rsidRPr="001F4A29">
        <w:t xml:space="preserve">, initially split </w:t>
      </w:r>
      <w:r w:rsidR="001F4A29" w:rsidRPr="001F4A29">
        <w:lastRenderedPageBreak/>
        <w:t>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6C7D4CEE" w14:textId="5A429516" w:rsidR="00357FEC" w:rsidRPr="002A0708" w:rsidRDefault="00723226" w:rsidP="00DC3EBE">
      <w:pPr>
        <w:spacing w:line="360" w:lineRule="auto"/>
        <w:jc w:val="both"/>
      </w:pPr>
      <w:r>
        <w:t>Sentencepiece</w:t>
      </w:r>
      <w:r w:rsidR="00916E27" w:rsidRPr="00916E27">
        <w:t xml:space="preserve"> is extensively used in leading NLP models, including T5</w:t>
      </w:r>
      <w:r w:rsidR="00916E27">
        <w:t xml:space="preserve"> (</w:t>
      </w:r>
      <w:r w:rsidR="00916E27" w:rsidRPr="002F303B">
        <w:t>Raffel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r>
        <w:t>Sentencepiece</w:t>
      </w:r>
      <w:r w:rsidR="00916E27" w:rsidRPr="00916E27">
        <w:t xml:space="preserve"> supports a range of tokenization methods, such as BPE and unigram models, providing flexibility for different NLP tasks.</w:t>
      </w:r>
    </w:p>
    <w:p w14:paraId="3F7BA5C4" w14:textId="77777777" w:rsidR="00656DC9" w:rsidRDefault="00656DC9" w:rsidP="007612C4">
      <w:pPr>
        <w:spacing w:line="360" w:lineRule="auto"/>
        <w:jc w:val="both"/>
      </w:pP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5" w:name="_Ref173500379"/>
      <w:bookmarkStart w:id="76" w:name="_Toc174706779"/>
      <w:r w:rsidRPr="00EF67C3">
        <w:t>Evaluation of RAG</w:t>
      </w:r>
      <w:bookmarkEnd w:id="75"/>
      <w:bookmarkEnd w:id="76"/>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xml:space="preserve">) </w:t>
      </w:r>
      <w:r w:rsidRPr="00430CB0">
        <w:lastRenderedPageBreak/>
        <w:t>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FA61D4">
      <w:pPr>
        <w:pStyle w:val="Heading4"/>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The generated answer is considered to b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w:lastRenderedPageBreak/>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r w:rsidRPr="00700A43">
        <w:t>Normalized Discounted Cumulative Gain (NDCG) Metric</w:t>
      </w:r>
    </w:p>
    <w:p w14:paraId="3BA5888A" w14:textId="3DE21916" w:rsidR="00963EEB" w:rsidRDefault="001617A6" w:rsidP="00963EEB">
      <w:pPr>
        <w:spacing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 xml:space="preserve">The MAP@K metric is widely used to </w:t>
      </w:r>
      <w:r w:rsidR="00064F53" w:rsidRPr="00064F53">
        <w:lastRenderedPageBreak/>
        <w:t>evaluate recommender systems. It measures how many of the recommended items are relevant and appear towards the top of the list.</w:t>
      </w:r>
      <w:r w:rsidR="00064F53">
        <w:t xml:space="preserve"> </w:t>
      </w:r>
      <w:r w:rsidR="00963EEB">
        <w:rPr>
          <w:color w:val="000000"/>
        </w:rPr>
        <w:t>However, the MAP@K metric has some limitations. It mainly focuses on whether recommended items are relevant or not, ie.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14DDD83A" w14:textId="65D4A3C1" w:rsidR="00064F53" w:rsidRPr="00963EEB" w:rsidRDefault="00963EEB" w:rsidP="00BF3E10">
      <w:pPr>
        <w:spacing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5F98ADF4" w14:textId="77777777" w:rsidR="00064F53" w:rsidRDefault="00064F53" w:rsidP="00BF3E10">
      <w:pPr>
        <w:spacing w:line="360" w:lineRule="auto"/>
        <w:jc w:val="both"/>
      </w:pP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However, since this does not take into account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less number of expected recommendations</w:t>
      </w:r>
      <w:r w:rsidR="00061AA6">
        <w:t xml:space="preserve"> ie.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4"/>
                    <a:stretch>
                      <a:fillRect/>
                    </a:stretch>
                  </pic:blipFill>
                  <pic:spPr>
                    <a:xfrm>
                      <a:off x="0" y="0"/>
                      <a:ext cx="4905603" cy="3176221"/>
                    </a:xfrm>
                    <a:prstGeom prst="rect">
                      <a:avLst/>
                    </a:prstGeom>
                  </pic:spPr>
                </pic:pic>
              </a:graphicData>
            </a:graphic>
          </wp:inline>
        </w:drawing>
      </w:r>
    </w:p>
    <w:p w14:paraId="30A7F970" w14:textId="3118F146" w:rsidR="00D82551" w:rsidRPr="00CB158D" w:rsidRDefault="00CB158D" w:rsidP="00806745">
      <w:pPr>
        <w:pStyle w:val="Caption"/>
        <w:ind w:left="720" w:firstLine="720"/>
        <w:jc w:val="both"/>
        <w:rPr>
          <w:rFonts w:ascii="Times New Roman" w:hAnsi="Times New Roman" w:cs="Times New Roman"/>
          <w:sz w:val="20"/>
          <w:szCs w:val="20"/>
        </w:rPr>
      </w:pPr>
      <w:bookmarkStart w:id="77" w:name="_Ref173588867"/>
      <w:bookmarkStart w:id="78" w:name="_Toc174706503"/>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A0418F">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77"/>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78"/>
    </w:p>
    <w:p w14:paraId="3DF9B748" w14:textId="737649DF" w:rsidR="00CB158D" w:rsidRDefault="00CB158D" w:rsidP="00BF3E10">
      <w:pPr>
        <w:spacing w:line="360" w:lineRule="auto"/>
        <w:jc w:val="both"/>
      </w:pPr>
      <w:r>
        <w:lastRenderedPageBreak/>
        <w:t xml:space="preserve">The </w:t>
      </w:r>
      <w:r>
        <w:fldChar w:fldCharType="begin"/>
      </w:r>
      <w:r>
        <w:instrText xml:space="preserve"> REF _Ref173588867 \h </w:instrText>
      </w:r>
      <w:r w:rsidR="00054EAE">
        <w:instrText xml:space="preserve"> \* MERGEFORMAT </w:instrText>
      </w:r>
      <w:r>
        <w:fldChar w:fldCharType="separate"/>
      </w:r>
      <w:r w:rsidR="00A0418F" w:rsidRPr="00A0418F">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InformationRetriev</w:t>
      </w:r>
      <w:r w:rsidR="004E04A7">
        <w:t>al</w:t>
      </w:r>
      <w:r>
        <w:t xml:space="preserve">Evaluator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InformationRetriev</w:t>
      </w:r>
      <w:r w:rsidR="004E04A7">
        <w:t>al</w:t>
      </w:r>
      <w:r w:rsidR="00F44D88">
        <w:t>Evaluator of Sentence Transformer needs three inputs :</w:t>
      </w:r>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6A2C5845" w14:textId="025E0224" w:rsidR="00BD18C0" w:rsidRDefault="00BD18C0" w:rsidP="00BD18C0">
      <w:pPr>
        <w:spacing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40354919" w14:textId="77777777" w:rsidR="0008332D" w:rsidRDefault="0008332D" w:rsidP="00BF3E10">
      <w:pPr>
        <w:spacing w:line="360" w:lineRule="auto"/>
        <w:jc w:val="both"/>
      </w:pPr>
    </w:p>
    <w:p w14:paraId="22158AF5" w14:textId="57366643" w:rsidR="00896A26" w:rsidRPr="00896A26" w:rsidRDefault="00896A26" w:rsidP="00896A26">
      <w:pPr>
        <w:spacing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lastRenderedPageBreak/>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25BC5A65" w14:textId="77777777" w:rsidR="00557694" w:rsidRDefault="00557694" w:rsidP="00896A26">
      <w:pPr>
        <w:spacing w:line="360" w:lineRule="auto"/>
        <w:jc w:val="both"/>
      </w:pPr>
    </w:p>
    <w:p w14:paraId="6C1D61B8" w14:textId="77777777" w:rsidR="00557694" w:rsidRDefault="00557694" w:rsidP="00896A26">
      <w:pPr>
        <w:spacing w:line="360" w:lineRule="auto"/>
        <w:jc w:val="both"/>
      </w:pPr>
    </w:p>
    <w:p w14:paraId="374425DF" w14:textId="77777777" w:rsidR="00DE3E2A" w:rsidRDefault="00DE3E2A" w:rsidP="00896A26">
      <w:pPr>
        <w:spacing w:line="360" w:lineRule="auto"/>
        <w:jc w:val="both"/>
      </w:pPr>
    </w:p>
    <w:p w14:paraId="2C3D8314" w14:textId="77777777" w:rsidR="00DE3E2A" w:rsidRDefault="00DE3E2A" w:rsidP="00896A26">
      <w:pPr>
        <w:spacing w:line="360" w:lineRule="auto"/>
        <w:jc w:val="both"/>
      </w:pPr>
    </w:p>
    <w:p w14:paraId="401B889E" w14:textId="77777777" w:rsidR="00DE3E2A" w:rsidRDefault="00DE3E2A" w:rsidP="00896A26">
      <w:pPr>
        <w:spacing w:line="360" w:lineRule="auto"/>
        <w:jc w:val="both"/>
      </w:pPr>
    </w:p>
    <w:p w14:paraId="7185AB84" w14:textId="77777777" w:rsidR="00557694" w:rsidRDefault="00557694" w:rsidP="00896A26">
      <w:pPr>
        <w:spacing w:line="360" w:lineRule="auto"/>
        <w:jc w:val="both"/>
      </w:pPr>
    </w:p>
    <w:p w14:paraId="39FD59C8" w14:textId="77777777" w:rsidR="00557694" w:rsidRDefault="00557694" w:rsidP="00896A26">
      <w:pPr>
        <w:spacing w:line="360" w:lineRule="auto"/>
        <w:jc w:val="both"/>
      </w:pPr>
    </w:p>
    <w:p w14:paraId="2B0F5CDA" w14:textId="77777777" w:rsidR="00557694" w:rsidRDefault="00557694" w:rsidP="00896A26">
      <w:pPr>
        <w:spacing w:line="360" w:lineRule="auto"/>
        <w:jc w:val="both"/>
      </w:pPr>
    </w:p>
    <w:p w14:paraId="4F1BF29F" w14:textId="77777777" w:rsidR="00557694" w:rsidRDefault="00557694" w:rsidP="00896A26">
      <w:pPr>
        <w:spacing w:line="360" w:lineRule="auto"/>
        <w:jc w:val="both"/>
      </w:pPr>
    </w:p>
    <w:p w14:paraId="52F31A52" w14:textId="77777777" w:rsidR="00557694" w:rsidRDefault="00557694" w:rsidP="00896A26">
      <w:pPr>
        <w:spacing w:line="360" w:lineRule="auto"/>
        <w:jc w:val="both"/>
      </w:pPr>
    </w:p>
    <w:p w14:paraId="0AE3BCC4" w14:textId="77777777" w:rsidR="00557694" w:rsidRDefault="00557694" w:rsidP="00896A26">
      <w:pPr>
        <w:spacing w:line="360" w:lineRule="auto"/>
        <w:jc w:val="both"/>
      </w:pPr>
    </w:p>
    <w:p w14:paraId="0BFD5FB0" w14:textId="77777777" w:rsidR="00557694" w:rsidRDefault="00557694" w:rsidP="00896A26">
      <w:pPr>
        <w:spacing w:line="360" w:lineRule="auto"/>
        <w:jc w:val="both"/>
      </w:pPr>
    </w:p>
    <w:p w14:paraId="1075C0BF" w14:textId="77777777" w:rsidR="00557694" w:rsidRDefault="00557694" w:rsidP="00896A26">
      <w:pPr>
        <w:spacing w:line="360" w:lineRule="auto"/>
        <w:jc w:val="both"/>
      </w:pPr>
    </w:p>
    <w:p w14:paraId="50B21288"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79" w:name="_Toc174706780"/>
      <w:r>
        <w:lastRenderedPageBreak/>
        <w:t>Methodology</w:t>
      </w:r>
      <w:bookmarkEnd w:id="79"/>
    </w:p>
    <w:p w14:paraId="3AD651A7" w14:textId="77777777" w:rsidR="00955144" w:rsidRPr="00955144" w:rsidRDefault="00955144" w:rsidP="00955144">
      <w:pPr>
        <w:rPr>
          <w:lang w:val="en-GB"/>
        </w:rPr>
      </w:pPr>
    </w:p>
    <w:p w14:paraId="374673D7" w14:textId="144F2B40" w:rsidR="00406119" w:rsidRDefault="00406119" w:rsidP="008778E7">
      <w:pPr>
        <w:spacing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All the experiments are run on an Nvidia A 100 GPU with Ollama as the platform for running the LLMs locally</w:t>
      </w:r>
      <w:r w:rsidR="00477AE0">
        <w:t xml:space="preserve"> due to the ease of usage and it being open-source</w:t>
      </w:r>
      <w:r>
        <w:t xml:space="preserve">. The models described below ie. </w:t>
      </w:r>
      <w:r w:rsidR="00B93B5F">
        <w:t>Llama-2</w:t>
      </w:r>
      <w:r>
        <w:t xml:space="preserve">, Mistral, </w:t>
      </w:r>
      <w:r w:rsidR="004445D9">
        <w:t>Llama-3</w:t>
      </w:r>
      <w:r>
        <w:t xml:space="preserve"> are run locally on the GPU server</w:t>
      </w:r>
      <w:r w:rsidR="006E1940">
        <w:t xml:space="preserve"> by </w:t>
      </w:r>
      <w:r w:rsidR="00101F73">
        <w:t>installing Ollama on the server and downloading and loading the model on Ollama.</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0" w:name="_Dataset"/>
      <w:bookmarkStart w:id="81" w:name="_Toc174706781"/>
      <w:bookmarkEnd w:id="80"/>
      <w:r>
        <w:t>Dataset</w:t>
      </w:r>
      <w:bookmarkEnd w:id="81"/>
    </w:p>
    <w:p w14:paraId="5C54C6A5" w14:textId="3B296ABC" w:rsidR="0035669A" w:rsidRPr="0035669A" w:rsidRDefault="0035669A" w:rsidP="0035669A">
      <w:pPr>
        <w:pStyle w:val="Heading3"/>
      </w:pPr>
      <w:bookmarkStart w:id="82" w:name="_Toc174706782"/>
      <w:r>
        <w:t>Dataset for Recommender System</w:t>
      </w:r>
      <w:bookmarkEnd w:id="82"/>
    </w:p>
    <w:p w14:paraId="69B63820" w14:textId="7F7D69EB" w:rsidR="00A62D53" w:rsidRDefault="008778E7" w:rsidP="00C7248C">
      <w:pPr>
        <w:spacing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TrustPilot,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615DCE26" w14:textId="77777777" w:rsidR="00A62D53" w:rsidRDefault="00A62D53" w:rsidP="00C7248C">
      <w:pPr>
        <w:spacing w:line="360" w:lineRule="auto"/>
        <w:jc w:val="both"/>
      </w:pPr>
    </w:p>
    <w:p w14:paraId="44FF353D" w14:textId="1AFDADC1" w:rsidR="008778E7" w:rsidRDefault="00163D4E" w:rsidP="00C7248C">
      <w:pPr>
        <w:spacing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The data is present in a csv format with fields :</w:t>
      </w:r>
    </w:p>
    <w:p w14:paraId="752402F3" w14:textId="564E00A8" w:rsidR="00A62D53" w:rsidRDefault="00A62D53" w:rsidP="00C7248C">
      <w:pPr>
        <w:spacing w:line="360" w:lineRule="auto"/>
        <w:jc w:val="both"/>
      </w:pPr>
      <w:r w:rsidRPr="00A62D53">
        <w:t>Airline</w:t>
      </w:r>
      <w:r>
        <w:t>_</w:t>
      </w:r>
      <w:r w:rsidRPr="00A62D53">
        <w:t>Verified</w:t>
      </w:r>
      <w:r>
        <w:t xml:space="preserve">, </w:t>
      </w:r>
      <w:r w:rsidRPr="00A62D53">
        <w:t>Reviews</w:t>
      </w:r>
      <w:r>
        <w:t xml:space="preserve">, </w:t>
      </w:r>
      <w:r w:rsidRPr="00A62D53">
        <w:t>Type</w:t>
      </w:r>
      <w:r>
        <w:t>_o</w:t>
      </w:r>
      <w:r w:rsidRPr="00A62D53">
        <w:t>f</w:t>
      </w:r>
      <w:r>
        <w:t>_</w:t>
      </w:r>
      <w:r w:rsidRPr="00A62D53">
        <w:t>Traveler</w:t>
      </w:r>
      <w:r>
        <w:t xml:space="preserve">, </w:t>
      </w:r>
      <w:r w:rsidRPr="00A62D53">
        <w:t>Month</w:t>
      </w:r>
      <w:r>
        <w:t>_</w:t>
      </w:r>
      <w:r w:rsidRPr="00A62D53">
        <w:t>Flown</w:t>
      </w:r>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r w:rsidRPr="00A62D53">
        <w:t>Staff</w:t>
      </w:r>
      <w:r>
        <w:t>_</w:t>
      </w:r>
      <w:r w:rsidRPr="00A62D53">
        <w:t>Service</w:t>
      </w:r>
      <w:r>
        <w:t xml:space="preserve">, </w:t>
      </w:r>
      <w:r w:rsidRPr="00A62D53">
        <w:t>Food</w:t>
      </w:r>
      <w:r>
        <w:t>_&amp;_</w:t>
      </w:r>
      <w:r w:rsidRPr="00A62D53">
        <w:t>Beverages</w:t>
      </w:r>
      <w:r>
        <w:t xml:space="preserve">, </w:t>
      </w:r>
      <w:r w:rsidRPr="00A62D53">
        <w:t>Inflight</w:t>
      </w:r>
      <w:r>
        <w:t>_</w:t>
      </w:r>
      <w:r w:rsidRPr="00A62D53">
        <w:t>Entertainment</w:t>
      </w:r>
      <w:r>
        <w:t xml:space="preserve">, </w:t>
      </w:r>
      <w:r w:rsidRPr="00A62D53">
        <w:t>Value</w:t>
      </w:r>
      <w:r>
        <w:t>_</w:t>
      </w:r>
      <w:r w:rsidRPr="00A62D53">
        <w:t>For</w:t>
      </w:r>
      <w:r>
        <w:t>_</w:t>
      </w:r>
      <w:r w:rsidRPr="00A62D53">
        <w:t>Money</w:t>
      </w:r>
      <w:r>
        <w:t xml:space="preserve">, </w:t>
      </w:r>
      <w:r w:rsidRPr="00A62D53">
        <w:t>Overall</w:t>
      </w:r>
      <w:r>
        <w:t>_</w:t>
      </w:r>
      <w:r w:rsidRPr="00A62D53">
        <w:t>Rating</w:t>
      </w:r>
      <w:r>
        <w:t>, is_</w:t>
      </w:r>
      <w:r w:rsidRPr="00A62D53">
        <w:t>Recommended</w:t>
      </w:r>
      <w:r>
        <w:t xml:space="preserve">. </w:t>
      </w:r>
    </w:p>
    <w:p w14:paraId="0729EBBD" w14:textId="6B790D49" w:rsidR="00A62D53" w:rsidRDefault="00A62D53" w:rsidP="00C7248C">
      <w:pPr>
        <w:spacing w:line="360" w:lineRule="auto"/>
        <w:jc w:val="both"/>
      </w:pPr>
      <w:r>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are :</w:t>
      </w:r>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3A15D6">
        <w:t>B</w:t>
      </w:r>
      <w:r w:rsidRPr="005A1551">
        <w:rPr>
          <w:rFonts w:ascii="Times New Roman" w:eastAsia="Times New Roman" w:hAnsi="Times New Roman" w:cs="Times New Roman"/>
          <w:kern w:val="0"/>
          <w14:ligatures w14:val="none"/>
        </w:rPr>
        <w:t>ooking_ID</w:t>
      </w:r>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lastRenderedPageBreak/>
        <w:t>Passenger_Name</w:t>
      </w:r>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Membership_level</w:t>
      </w:r>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3" w:name="_Toc174706783"/>
      <w:r>
        <w:t>Reasonable Assumptions made</w:t>
      </w:r>
      <w:bookmarkEnd w:id="83"/>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r w:rsidRPr="00071832">
        <w:t>Booking_ID</w:t>
      </w:r>
      <w:r>
        <w:t xml:space="preserve">, </w:t>
      </w:r>
      <w:r w:rsidRPr="00071832">
        <w:t>Passenger_Name</w:t>
      </w:r>
      <w:r>
        <w:t xml:space="preserve">, </w:t>
      </w:r>
      <w:r w:rsidRPr="00071832">
        <w:t>Passenger_ID</w:t>
      </w:r>
      <w:r>
        <w:t xml:space="preserve">, </w:t>
      </w:r>
      <w:r w:rsidRPr="00071832">
        <w:t>Flight_Number</w:t>
      </w:r>
      <w:r>
        <w:t xml:space="preserve">, </w:t>
      </w:r>
      <w:r w:rsidRPr="00071832">
        <w:t>Departure_Airport</w:t>
      </w:r>
      <w:r>
        <w:t xml:space="preserve">, </w:t>
      </w:r>
      <w:r w:rsidRPr="00071832">
        <w:t>Arrival_Airport</w:t>
      </w:r>
      <w:r>
        <w:t xml:space="preserve">, </w:t>
      </w:r>
      <w:r w:rsidRPr="00071832">
        <w:t>Departure_Date_and_Time</w:t>
      </w:r>
      <w:r>
        <w:t xml:space="preserve">, </w:t>
      </w:r>
      <w:r w:rsidRPr="00071832">
        <w:t>Arrival_Date_and_Time</w:t>
      </w:r>
      <w:r>
        <w:t xml:space="preserve">, </w:t>
      </w:r>
      <w:r w:rsidRPr="00071832">
        <w:t>Seat_Number</w:t>
      </w:r>
      <w:r>
        <w:t xml:space="preserve">, </w:t>
      </w:r>
      <w:r w:rsidRPr="00071832">
        <w:t>Class</w:t>
      </w:r>
      <w:r>
        <w:t xml:space="preserve">, </w:t>
      </w:r>
      <w:r w:rsidRPr="00071832">
        <w:t>Booking_Date</w:t>
      </w:r>
      <w:r w:rsidRPr="00071832">
        <w:tab/>
        <w:t>Contact_Information</w:t>
      </w:r>
      <w:r>
        <w:t xml:space="preserve">, </w:t>
      </w:r>
      <w:r w:rsidRPr="00071832">
        <w:t>Payment_Status</w:t>
      </w:r>
      <w:r>
        <w:t xml:space="preserve">, </w:t>
      </w:r>
      <w:r w:rsidRPr="00071832">
        <w:t>Price</w:t>
      </w:r>
      <w:r>
        <w:t xml:space="preserve">, </w:t>
      </w:r>
      <w:r w:rsidRPr="00071832">
        <w:t>Loyalty_Program_Level</w:t>
      </w:r>
      <w:r>
        <w:t xml:space="preserve">. </w:t>
      </w:r>
    </w:p>
    <w:p w14:paraId="35C0B539" w14:textId="3EB9BBE3" w:rsidR="00DA742D" w:rsidRDefault="007046FC" w:rsidP="00DA742D">
      <w:pPr>
        <w:spacing w:line="360" w:lineRule="auto"/>
        <w:jc w:val="both"/>
      </w:pPr>
      <w:r>
        <w:t xml:space="preserve">Since these values are the items user interact with in order to </w:t>
      </w:r>
      <w:r w:rsidR="006338C2">
        <w:t>provide the user query/complaint, these are created randomly.</w:t>
      </w:r>
      <w:r w:rsidR="00DA742D">
        <w:t xml:space="preserve"> The  number of distinct Departure_Airports and Arrival_Airpor </w:t>
      </w:r>
      <w:r w:rsidR="00903055">
        <w:t xml:space="preserve">considered here </w:t>
      </w:r>
      <w:r w:rsidR="00DA742D">
        <w:t xml:space="preserve">is 10. </w:t>
      </w:r>
    </w:p>
    <w:p w14:paraId="6B73BB4F" w14:textId="77777777" w:rsidR="00433C97" w:rsidRDefault="00433C97" w:rsidP="00F25DFA">
      <w:pPr>
        <w:spacing w:line="360" w:lineRule="auto"/>
        <w:jc w:val="both"/>
      </w:pPr>
    </w:p>
    <w:p w14:paraId="611848A5" w14:textId="594438C7" w:rsidR="00F25DFA" w:rsidRDefault="000C578F" w:rsidP="00F25DFA">
      <w:pPr>
        <w:spacing w:line="360" w:lineRule="auto"/>
        <w:jc w:val="both"/>
      </w:pPr>
      <w:r w:rsidRPr="00F25DFA">
        <w:t xml:space="preserve">In order to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r w:rsidR="00452D6A" w:rsidRPr="000A1F93">
        <w:rPr>
          <w:b/>
          <w:bCs/>
        </w:rPr>
        <w:t>Acceptable_Recommendation</w:t>
      </w:r>
      <w:r w:rsidR="00452D6A">
        <w:t xml:space="preserve"> in the dataset. Since this data was not available in the initial dataset, </w:t>
      </w:r>
      <w:r w:rsidR="004445D9">
        <w:t>Llama-3</w:t>
      </w:r>
      <w:r w:rsidR="00417078">
        <w:t xml:space="preserve"> is used for creating the Acceptable_Recommendation value using </w:t>
      </w:r>
      <w:r w:rsidR="00F25DFA">
        <w:t xml:space="preserve">the category of the issue. </w:t>
      </w:r>
    </w:p>
    <w:p w14:paraId="6F319E6D" w14:textId="77777777" w:rsidR="00F25DFA" w:rsidRDefault="00F25DFA" w:rsidP="00F25DFA">
      <w:pPr>
        <w:spacing w:line="360" w:lineRule="auto"/>
        <w:jc w:val="both"/>
      </w:pP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Acceptable recommendation, which will be taken as the ground truth. Since the LLMs are prone to hallucination, </w:t>
      </w:r>
      <w:r w:rsidR="00003257">
        <w:t xml:space="preserve">manual editing of some of the 1948 records are done. In order to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5"/>
                    <a:stretch>
                      <a:fillRect/>
                    </a:stretch>
                  </pic:blipFill>
                  <pic:spPr>
                    <a:xfrm>
                      <a:off x="0" y="0"/>
                      <a:ext cx="5759450" cy="3243580"/>
                    </a:xfrm>
                    <a:prstGeom prst="rect">
                      <a:avLst/>
                    </a:prstGeom>
                  </pic:spPr>
                </pic:pic>
              </a:graphicData>
            </a:graphic>
          </wp:inline>
        </w:drawing>
      </w:r>
    </w:p>
    <w:p w14:paraId="7E41D306" w14:textId="0E82177D" w:rsidR="001C757F" w:rsidRPr="00BA37BA" w:rsidRDefault="00642F87" w:rsidP="00806745">
      <w:pPr>
        <w:pStyle w:val="Caption"/>
        <w:ind w:left="1440"/>
        <w:jc w:val="both"/>
        <w:rPr>
          <w:rFonts w:ascii="Times New Roman" w:hAnsi="Times New Roman" w:cs="Times New Roman"/>
          <w:sz w:val="20"/>
          <w:szCs w:val="20"/>
        </w:rPr>
      </w:pPr>
      <w:bookmarkStart w:id="84" w:name="_Ref173348113"/>
      <w:bookmarkStart w:id="85" w:name="_Ref173348108"/>
      <w:bookmarkStart w:id="86" w:name="_Toc174706504"/>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A0418F">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4"/>
      <w:r w:rsidRPr="00BA37BA">
        <w:rPr>
          <w:rFonts w:ascii="Times New Roman" w:hAnsi="Times New Roman" w:cs="Times New Roman"/>
          <w:sz w:val="20"/>
          <w:szCs w:val="20"/>
        </w:rPr>
        <w:t>. Category of Issues suggested by LLM</w:t>
      </w:r>
      <w:bookmarkEnd w:id="85"/>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6"/>
    </w:p>
    <w:p w14:paraId="6DCF6FF1" w14:textId="54115D0E" w:rsidR="00642F87" w:rsidRPr="00B32C44" w:rsidRDefault="00642F87" w:rsidP="00B32C44">
      <w:pPr>
        <w:spacing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A0418F" w:rsidRPr="00A0418F">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6"/>
                    <a:stretch>
                      <a:fillRect/>
                    </a:stretch>
                  </pic:blipFill>
                  <pic:spPr>
                    <a:xfrm>
                      <a:off x="0" y="0"/>
                      <a:ext cx="5736866" cy="2788139"/>
                    </a:xfrm>
                    <a:prstGeom prst="rect">
                      <a:avLst/>
                    </a:prstGeom>
                  </pic:spPr>
                </pic:pic>
              </a:graphicData>
            </a:graphic>
          </wp:inline>
        </w:drawing>
      </w:r>
    </w:p>
    <w:p w14:paraId="3E02FE54" w14:textId="6B874FEC" w:rsidR="003E238A" w:rsidRPr="003E238A" w:rsidRDefault="003E238A" w:rsidP="00372452">
      <w:pPr>
        <w:pStyle w:val="Caption"/>
        <w:ind w:left="1440" w:firstLine="720"/>
        <w:rPr>
          <w:rFonts w:ascii="Times New Roman" w:hAnsi="Times New Roman" w:cs="Times New Roman"/>
          <w:sz w:val="20"/>
          <w:szCs w:val="20"/>
        </w:rPr>
      </w:pPr>
      <w:bookmarkStart w:id="87" w:name="_Ref173349139"/>
      <w:bookmarkStart w:id="88" w:name="_Toc174706505"/>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A0418F">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87"/>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88"/>
    </w:p>
    <w:p w14:paraId="22812B1A" w14:textId="08B41067"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A0418F" w:rsidRPr="00A0418F">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lastRenderedPageBreak/>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7"/>
                    <a:stretch>
                      <a:fillRect/>
                    </a:stretch>
                  </pic:blipFill>
                  <pic:spPr>
                    <a:xfrm>
                      <a:off x="0" y="0"/>
                      <a:ext cx="5759450" cy="3937000"/>
                    </a:xfrm>
                    <a:prstGeom prst="rect">
                      <a:avLst/>
                    </a:prstGeom>
                  </pic:spPr>
                </pic:pic>
              </a:graphicData>
            </a:graphic>
          </wp:inline>
        </w:drawing>
      </w:r>
    </w:p>
    <w:p w14:paraId="235AF484" w14:textId="4640804D" w:rsidR="00B31E90" w:rsidRDefault="00B31E90" w:rsidP="00806745">
      <w:pPr>
        <w:pStyle w:val="Caption"/>
        <w:jc w:val="both"/>
        <w:rPr>
          <w:rFonts w:ascii="Times New Roman" w:hAnsi="Times New Roman" w:cs="Times New Roman"/>
          <w:sz w:val="20"/>
          <w:szCs w:val="20"/>
        </w:rPr>
      </w:pPr>
      <w:bookmarkStart w:id="89" w:name="_Ref173351947"/>
      <w:bookmarkStart w:id="90" w:name="_Toc174706506"/>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A0418F">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89"/>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0"/>
    </w:p>
    <w:p w14:paraId="7FEF9D68" w14:textId="6144DD32" w:rsidR="00B31E90" w:rsidRDefault="00B31E90" w:rsidP="00B32C44">
      <w:pPr>
        <w:spacing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A0418F" w:rsidRPr="00A0418F">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A0418F" w:rsidRPr="00A0418F">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28"/>
                    <a:stretch>
                      <a:fillRect/>
                    </a:stretch>
                  </pic:blipFill>
                  <pic:spPr>
                    <a:xfrm>
                      <a:off x="0" y="0"/>
                      <a:ext cx="5759450" cy="3083560"/>
                    </a:xfrm>
                    <a:prstGeom prst="rect">
                      <a:avLst/>
                    </a:prstGeom>
                  </pic:spPr>
                </pic:pic>
              </a:graphicData>
            </a:graphic>
          </wp:inline>
        </w:drawing>
      </w:r>
    </w:p>
    <w:p w14:paraId="12D7E576" w14:textId="0BE03AAC"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1" w:name="_Ref173409233"/>
      <w:bookmarkStart w:id="92" w:name="_Toc174706507"/>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A0418F">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1"/>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2"/>
    </w:p>
    <w:p w14:paraId="20F2EE6C" w14:textId="60A1EBC1" w:rsidR="00CC338D" w:rsidRDefault="00780534" w:rsidP="00780534">
      <w:pPr>
        <w:spacing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A0418F" w:rsidRPr="00A0418F">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r w:rsidR="00CC338D" w:rsidRPr="00CC338D">
        <w:t>In order to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3A4E8DD5" w14:textId="38613FF7" w:rsidR="00CC338D" w:rsidRDefault="00CC338D" w:rsidP="00780534">
      <w:pPr>
        <w:spacing w:line="360" w:lineRule="auto"/>
        <w:jc w:val="both"/>
      </w:pP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3" w:name="_Toc174706784"/>
      <w:r w:rsidRPr="001B4DC6">
        <w:t>Dataset for RAG</w:t>
      </w:r>
      <w:r w:rsidR="00BA37BA">
        <w:t xml:space="preserve"> optimization</w:t>
      </w:r>
      <w:bookmarkEnd w:id="93"/>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00CD7A2C" w14:textId="77777777" w:rsidR="005245DB" w:rsidRDefault="00834A2E" w:rsidP="00780534">
      <w:pPr>
        <w:spacing w:line="360" w:lineRule="auto"/>
        <w:jc w:val="both"/>
      </w:pPr>
      <w:r>
        <w:lastRenderedPageBreak/>
        <w:t xml:space="preserve">In an effort to analyze the optimization for RAG, the dataset used here is the data obtained from Wikipedia using the </w:t>
      </w:r>
      <w:r w:rsidR="00B23D85">
        <w:t xml:space="preserve">Wikipedia-api.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p>
    <w:p w14:paraId="2A86B413" w14:textId="77777777" w:rsidR="005245DB" w:rsidRDefault="005245DB" w:rsidP="00780534">
      <w:pPr>
        <w:spacing w:line="360" w:lineRule="auto"/>
        <w:jc w:val="both"/>
      </w:pP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prompt :</w:t>
      </w:r>
    </w:p>
    <w:p w14:paraId="4E7B057F" w14:textId="35F21A93" w:rsidR="005D3F4A" w:rsidRDefault="005D3F4A" w:rsidP="005D3F4A">
      <w:pPr>
        <w:spacing w:line="360" w:lineRule="auto"/>
        <w:ind w:left="720"/>
        <w:jc w:val="both"/>
      </w:pPr>
      <w:r>
        <w:t>“</w:t>
      </w:r>
      <w:r w:rsidRPr="005D3F4A">
        <w:t>You are a French Language Expert converter, convert the text passed as {context_str} to French language, put all the necessary information into the converted text (do not assume the reader knows the text),</w:t>
      </w:r>
      <w:r>
        <w:t xml:space="preserve"> a</w:t>
      </w:r>
      <w:r w:rsidRPr="005D3F4A">
        <w:t>nd return the converted text exclusively in JSON format in the format {{"outpu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context_str}</w:t>
      </w:r>
    </w:p>
    <w:p w14:paraId="69BF4F1F" w14:textId="18F229F4" w:rsidR="005D3F4A" w:rsidRPr="005D3F4A" w:rsidRDefault="005D3F4A" w:rsidP="005D3F4A">
      <w:pPr>
        <w:spacing w:line="360" w:lineRule="auto"/>
        <w:ind w:left="720"/>
        <w:jc w:val="both"/>
      </w:pPr>
      <w:r w:rsidRPr="005D3F4A">
        <w:t>OUTPUT JSON:</w:t>
      </w:r>
      <w:r>
        <w:t>”</w:t>
      </w:r>
    </w:p>
    <w:p w14:paraId="162ADC73" w14:textId="77777777" w:rsidR="005D3F4A" w:rsidRDefault="005D3F4A" w:rsidP="00015F28">
      <w:pPr>
        <w:spacing w:line="360" w:lineRule="auto"/>
        <w:jc w:val="both"/>
      </w:pPr>
    </w:p>
    <w:p w14:paraId="526A11FC" w14:textId="4038D12C" w:rsidR="00015F28" w:rsidRDefault="007F56C8" w:rsidP="00FA61D4">
      <w:pPr>
        <w:pStyle w:val="Heading2"/>
      </w:pPr>
      <w:bookmarkStart w:id="94" w:name="_Toc174706785"/>
      <w:r w:rsidRPr="007F56C8">
        <w:t>Zero-shot Recommender System</w:t>
      </w:r>
      <w:bookmarkEnd w:id="94"/>
    </w:p>
    <w:p w14:paraId="363A36EC" w14:textId="007F93C0" w:rsidR="0035669A" w:rsidRPr="0035669A" w:rsidRDefault="0035669A" w:rsidP="0035669A">
      <w:pPr>
        <w:pStyle w:val="Heading3"/>
      </w:pPr>
      <w:bookmarkStart w:id="95" w:name="_Toc174706786"/>
      <w:r>
        <w:t>Simple Recommender System</w:t>
      </w:r>
      <w:bookmarkEnd w:id="95"/>
    </w:p>
    <w:p w14:paraId="7EA8C574" w14:textId="696B0757"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A0418F" w:rsidRPr="00A0418F">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lastRenderedPageBreak/>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29"/>
                    <a:stretch>
                      <a:fillRect/>
                    </a:stretch>
                  </pic:blipFill>
                  <pic:spPr>
                    <a:xfrm>
                      <a:off x="0" y="0"/>
                      <a:ext cx="5021274" cy="3502712"/>
                    </a:xfrm>
                    <a:prstGeom prst="rect">
                      <a:avLst/>
                    </a:prstGeom>
                  </pic:spPr>
                </pic:pic>
              </a:graphicData>
            </a:graphic>
          </wp:inline>
        </w:drawing>
      </w:r>
    </w:p>
    <w:p w14:paraId="5FD67201" w14:textId="79DA1392" w:rsidR="005C76BB" w:rsidRDefault="005C76BB" w:rsidP="005C76BB">
      <w:pPr>
        <w:pStyle w:val="Caption"/>
        <w:ind w:left="2160"/>
        <w:jc w:val="both"/>
        <w:rPr>
          <w:rFonts w:ascii="Times New Roman" w:hAnsi="Times New Roman" w:cs="Times New Roman"/>
          <w:sz w:val="20"/>
          <w:szCs w:val="20"/>
        </w:rPr>
      </w:pPr>
      <w:bookmarkStart w:id="96" w:name="_Ref173427828"/>
      <w:bookmarkStart w:id="97" w:name="_Toc174706508"/>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A0418F">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6"/>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97"/>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recommender is as follows :</w:t>
      </w:r>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aking into account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Acceptable_Recommendation and Category of the issues identified by the airline. </w:t>
      </w:r>
    </w:p>
    <w:p w14:paraId="76561D3B" w14:textId="6D16EA3E" w:rsidR="001556A9" w:rsidRPr="00372452" w:rsidRDefault="00EB0766"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lastRenderedPageBreak/>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98" w:name="_Toc174706787"/>
      <w:r w:rsidRPr="00827BF6">
        <w:t xml:space="preserve">Recommender </w:t>
      </w:r>
      <w:r w:rsidR="0035669A">
        <w:t xml:space="preserve">System </w:t>
      </w:r>
      <w:r w:rsidRPr="00827BF6">
        <w:t>with Knowledge Graph</w:t>
      </w:r>
      <w:bookmarkEnd w:id="98"/>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0"/>
                    <a:stretch>
                      <a:fillRect/>
                    </a:stretch>
                  </pic:blipFill>
                  <pic:spPr>
                    <a:xfrm>
                      <a:off x="0" y="0"/>
                      <a:ext cx="5759450" cy="3780790"/>
                    </a:xfrm>
                    <a:prstGeom prst="rect">
                      <a:avLst/>
                    </a:prstGeom>
                  </pic:spPr>
                </pic:pic>
              </a:graphicData>
            </a:graphic>
          </wp:inline>
        </w:drawing>
      </w:r>
    </w:p>
    <w:p w14:paraId="493162B8" w14:textId="30BD4172" w:rsidR="00827BF6" w:rsidRDefault="00881161" w:rsidP="00881161">
      <w:pPr>
        <w:pStyle w:val="Caption"/>
        <w:ind w:left="2880"/>
        <w:jc w:val="both"/>
        <w:rPr>
          <w:rFonts w:ascii="Times New Roman" w:hAnsi="Times New Roman" w:cs="Times New Roman"/>
          <w:sz w:val="20"/>
          <w:szCs w:val="20"/>
        </w:rPr>
      </w:pPr>
      <w:bookmarkStart w:id="99" w:name="_Toc174706509"/>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A0418F">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99"/>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881161">
      <w:pPr>
        <w:spacing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w:t>
      </w:r>
      <w:r w:rsidR="0058306A" w:rsidRPr="0058306A">
        <w:lastRenderedPageBreak/>
        <w:t xml:space="preserve">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1"/>
                    <a:stretch>
                      <a:fillRect/>
                    </a:stretch>
                  </pic:blipFill>
                  <pic:spPr>
                    <a:xfrm>
                      <a:off x="0" y="0"/>
                      <a:ext cx="5759450" cy="3171825"/>
                    </a:xfrm>
                    <a:prstGeom prst="rect">
                      <a:avLst/>
                    </a:prstGeom>
                  </pic:spPr>
                </pic:pic>
              </a:graphicData>
            </a:graphic>
          </wp:inline>
        </w:drawing>
      </w:r>
    </w:p>
    <w:p w14:paraId="17876E6A" w14:textId="347AF51C" w:rsidR="003405BE" w:rsidRDefault="003405BE" w:rsidP="003405BE">
      <w:pPr>
        <w:pStyle w:val="Caption"/>
        <w:ind w:left="2160"/>
        <w:jc w:val="both"/>
        <w:rPr>
          <w:rFonts w:ascii="Times New Roman" w:hAnsi="Times New Roman" w:cs="Times New Roman"/>
          <w:sz w:val="20"/>
          <w:szCs w:val="20"/>
        </w:rPr>
      </w:pPr>
      <w:bookmarkStart w:id="100" w:name="_Ref173449022"/>
      <w:bookmarkStart w:id="101" w:name="_Toc174706510"/>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A0418F">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0"/>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1"/>
    </w:p>
    <w:p w14:paraId="6C50F8A4" w14:textId="1DC57DA3" w:rsidR="00F972A5" w:rsidRDefault="00F972A5" w:rsidP="00F972A5">
      <w:pPr>
        <w:spacing w:line="360" w:lineRule="auto"/>
        <w:jc w:val="both"/>
      </w:pPr>
      <w:r>
        <w:t xml:space="preserve">The </w:t>
      </w:r>
      <w:r>
        <w:fldChar w:fldCharType="begin"/>
      </w:r>
      <w:r>
        <w:instrText xml:space="preserve"> REF _Ref173449022 \h  \* MERGEFORMAT </w:instrText>
      </w:r>
      <w:r>
        <w:fldChar w:fldCharType="separate"/>
      </w:r>
      <w:r w:rsidR="00A0418F" w:rsidRPr="00A0418F">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Acceptable_Recommendation.</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5BF289EB" w:rsidR="00F972A5" w:rsidRDefault="00F972A5" w:rsidP="00F972A5">
      <w:pPr>
        <w:pStyle w:val="Caption"/>
        <w:ind w:left="1440"/>
        <w:rPr>
          <w:rFonts w:ascii="Times New Roman" w:hAnsi="Times New Roman" w:cs="Times New Roman"/>
          <w:sz w:val="20"/>
          <w:szCs w:val="20"/>
        </w:rPr>
      </w:pPr>
      <w:bookmarkStart w:id="102" w:name="_Ref173450405"/>
      <w:bookmarkStart w:id="103" w:name="_Toc174706511"/>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A0418F">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2"/>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3"/>
    </w:p>
    <w:p w14:paraId="5A6B8491" w14:textId="53CCA743" w:rsidR="00097868" w:rsidRDefault="00097868" w:rsidP="00097868">
      <w:pPr>
        <w:spacing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A0418F" w:rsidRPr="00A0418F">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097868">
      <w:pPr>
        <w:spacing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738141E1" w14:textId="121871D1" w:rsidR="00097868" w:rsidRPr="006F24A8" w:rsidRDefault="00097868" w:rsidP="00097868">
      <w:pPr>
        <w:spacing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A0418F" w:rsidRPr="00A0418F">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5DA1B50A" w14:textId="77777777" w:rsidR="00097868" w:rsidRDefault="00097868" w:rsidP="00097868">
      <w:pPr>
        <w:rPr>
          <w:lang w:val="en-GB"/>
        </w:rPr>
      </w:pPr>
    </w:p>
    <w:p w14:paraId="07256BF4" w14:textId="6757700A"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A0418F" w:rsidRPr="00A0418F">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3"/>
                    <a:stretch>
                      <a:fillRect/>
                    </a:stretch>
                  </pic:blipFill>
                  <pic:spPr>
                    <a:xfrm>
                      <a:off x="0" y="0"/>
                      <a:ext cx="5513060" cy="3652618"/>
                    </a:xfrm>
                    <a:prstGeom prst="rect">
                      <a:avLst/>
                    </a:prstGeom>
                  </pic:spPr>
                </pic:pic>
              </a:graphicData>
            </a:graphic>
          </wp:inline>
        </w:drawing>
      </w:r>
    </w:p>
    <w:p w14:paraId="65500238" w14:textId="4BFF775B" w:rsidR="00097868" w:rsidRPr="00097868" w:rsidRDefault="00097868" w:rsidP="00AF5DDB">
      <w:pPr>
        <w:pStyle w:val="Caption"/>
        <w:rPr>
          <w:rFonts w:ascii="Times New Roman" w:hAnsi="Times New Roman" w:cs="Times New Roman"/>
          <w:sz w:val="20"/>
          <w:szCs w:val="20"/>
        </w:rPr>
      </w:pPr>
      <w:bookmarkStart w:id="104" w:name="_Ref173451219"/>
      <w:bookmarkStart w:id="105" w:name="_Toc174706512"/>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A0418F">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4"/>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Membership_levelm embedding of the concatenated membership, review, and category, the acceptable recommendation</w:t>
      </w:r>
      <w:r w:rsidR="00806745">
        <w:rPr>
          <w:rFonts w:ascii="Times New Roman" w:hAnsi="Times New Roman" w:cs="Times New Roman"/>
          <w:sz w:val="20"/>
          <w:szCs w:val="20"/>
        </w:rPr>
        <w:t>.</w:t>
      </w:r>
      <w:bookmarkEnd w:id="105"/>
    </w:p>
    <w:p w14:paraId="61192EE6" w14:textId="56DAD997" w:rsidR="001B0EB0" w:rsidRDefault="001B0EB0" w:rsidP="00881161">
      <w:pPr>
        <w:spacing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6BB53C1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applied to each of the rows in the dataset, and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A0418F" w:rsidRPr="00A0418F">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Similar to the simple recommender, the next step involves extracting the top 25 records out of the KG database. In order to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5358355C" w14:textId="1A3692D4" w:rsidR="00250D2F" w:rsidRPr="00372452" w:rsidRDefault="00250D2F"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recommendation_history) is passed to the LLM along with the query. The recommendation_history comprises of information such as the Acceptable_recommendation, Memebership_level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63A14090" w14:textId="2C5C7FB7" w:rsidR="00881161" w:rsidRDefault="0058306A" w:rsidP="00250D2F">
      <w:pPr>
        <w:spacing w:line="360" w:lineRule="auto"/>
        <w:ind w:left="360"/>
        <w:jc w:val="both"/>
      </w:pPr>
      <w:r w:rsidRPr="00250D2F">
        <w:t xml:space="preserve">The evaluation of its effectiveness </w:t>
      </w:r>
      <w:r w:rsidR="0055341F">
        <w:t>is carried out on NDCG, Recall@k, Precision@k, map_score, mean reciprocal rank, hit rate and f1 score</w:t>
      </w:r>
      <w:r w:rsidR="00BF792E">
        <w:t xml:space="preserve"> for </w:t>
      </w:r>
      <w:r w:rsidR="00B93B5F">
        <w:t>Llama-2</w:t>
      </w:r>
      <w:r w:rsidR="00BF792E">
        <w:t xml:space="preserve"> and Mistral.</w:t>
      </w:r>
    </w:p>
    <w:p w14:paraId="15CD4007" w14:textId="3CDD2F98" w:rsidR="009D7A9F" w:rsidRDefault="009D7A9F" w:rsidP="009D7A9F">
      <w:pPr>
        <w:spacing w:line="360" w:lineRule="auto"/>
        <w:jc w:val="both"/>
      </w:pPr>
    </w:p>
    <w:p w14:paraId="71F6FDC1" w14:textId="2679EE7E" w:rsidR="009D7A9F" w:rsidRDefault="009D7A9F" w:rsidP="00FA61D4">
      <w:pPr>
        <w:pStyle w:val="Heading2"/>
      </w:pPr>
      <w:bookmarkStart w:id="106" w:name="_Ref174023408"/>
      <w:bookmarkStart w:id="107" w:name="_Toc174706788"/>
      <w:r w:rsidRPr="009D7A9F">
        <w:t>Retrieval Augmented Generation optimization</w:t>
      </w:r>
      <w:bookmarkEnd w:id="106"/>
      <w:bookmarkEnd w:id="107"/>
    </w:p>
    <w:p w14:paraId="6ABF5591" w14:textId="36B738E0" w:rsidR="00EE31FA" w:rsidRDefault="009D7A9F" w:rsidP="009D7A9F">
      <w:pPr>
        <w:spacing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has to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A0418F"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having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2A68C9F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A0418F" w:rsidRPr="005D2B45">
        <w:rPr>
          <w:sz w:val="20"/>
          <w:szCs w:val="20"/>
        </w:rPr>
        <w:t xml:space="preserve">Figure </w:t>
      </w:r>
      <w:r w:rsidR="00A0418F">
        <w:rPr>
          <w:noProof/>
          <w:sz w:val="20"/>
          <w:szCs w:val="20"/>
        </w:rPr>
        <w:t>25</w:t>
      </w:r>
      <w:r>
        <w:fldChar w:fldCharType="end"/>
      </w:r>
      <w:r>
        <w:t>. The Data Preprocessing unit has 3 steps :</w:t>
      </w:r>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unk size of 1000 and a chunk overlap of 50 is used here) using RecursiveCharacterTextSplitter.</w:t>
      </w:r>
    </w:p>
    <w:p w14:paraId="483711F9" w14:textId="19A459C5" w:rsidR="00971078" w:rsidRDefault="00971078" w:rsidP="00303B6B">
      <w:pPr>
        <w:pStyle w:val="ListParagraph"/>
        <w:numPr>
          <w:ilvl w:val="0"/>
          <w:numId w:val="12"/>
        </w:numPr>
        <w:spacing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romaDB</w:t>
      </w:r>
      <w:r>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4"/>
                    <a:stretch>
                      <a:fillRect/>
                    </a:stretch>
                  </pic:blipFill>
                  <pic:spPr>
                    <a:xfrm>
                      <a:off x="0" y="0"/>
                      <a:ext cx="5759450" cy="3136265"/>
                    </a:xfrm>
                    <a:prstGeom prst="rect">
                      <a:avLst/>
                    </a:prstGeom>
                  </pic:spPr>
                </pic:pic>
              </a:graphicData>
            </a:graphic>
          </wp:inline>
        </w:drawing>
      </w:r>
    </w:p>
    <w:p w14:paraId="738A65AA" w14:textId="2994D1D3" w:rsidR="005D2B45" w:rsidRPr="005D2B45" w:rsidRDefault="005D2B45" w:rsidP="00AF5DDB">
      <w:pPr>
        <w:pStyle w:val="Caption"/>
        <w:jc w:val="both"/>
        <w:rPr>
          <w:rFonts w:ascii="Times New Roman" w:hAnsi="Times New Roman" w:cs="Times New Roman"/>
          <w:sz w:val="20"/>
          <w:szCs w:val="20"/>
        </w:rPr>
      </w:pPr>
      <w:bookmarkStart w:id="108" w:name="_Ref173504325"/>
      <w:bookmarkStart w:id="109" w:name="_Toc174706513"/>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A0418F">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08"/>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09"/>
    </w:p>
    <w:p w14:paraId="7D9BD87D" w14:textId="7A62AB6C" w:rsidR="0030629E" w:rsidRDefault="00971078" w:rsidP="009D7A9F">
      <w:pPr>
        <w:spacing w:line="360" w:lineRule="auto"/>
        <w:jc w:val="both"/>
      </w:pPr>
      <w:r>
        <w:t>These steps are required for each of the records in the extracted texts so that any user query can be answered based on this data.</w:t>
      </w:r>
      <w:r w:rsidR="0030629E">
        <w:t xml:space="preserve"> The Retrieval Unit comprises of 5 steps :</w:t>
      </w:r>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data retrieved as a result of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0" w:name="_Toc174706789"/>
      <w:r w:rsidRPr="00525399">
        <w:t>Evaluating the LLMs</w:t>
      </w:r>
      <w:bookmarkEnd w:id="110"/>
    </w:p>
    <w:p w14:paraId="78D988B6" w14:textId="54F0AD18" w:rsidR="00525399" w:rsidRDefault="00525399" w:rsidP="00525399">
      <w:pPr>
        <w:spacing w:line="360" w:lineRule="auto"/>
        <w:jc w:val="both"/>
      </w:pPr>
      <w:r>
        <w:t>The framework used in the study to evaluate RAG is RAGAS framework. In order to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lastRenderedPageBreak/>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is :</w:t>
      </w:r>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context_str}</w:t>
      </w:r>
    </w:p>
    <w:p w14:paraId="507A5424" w14:textId="1D82427E" w:rsidR="00CD3BDB" w:rsidRPr="00CD3BDB" w:rsidRDefault="00CD3BDB" w:rsidP="00CD3BDB">
      <w:pPr>
        <w:spacing w:line="360" w:lineRule="auto"/>
        <w:ind w:left="720"/>
        <w:jc w:val="both"/>
      </w:pPr>
      <w:r w:rsidRPr="00CD3BDB">
        <w:t xml:space="preserve"> OUTPUT JSON:</w:t>
      </w:r>
      <w:r>
        <w:t>”</w:t>
      </w:r>
    </w:p>
    <w:p w14:paraId="3287EA00" w14:textId="640FD290" w:rsidR="00CD3BDB" w:rsidRDefault="00232F84" w:rsidP="00561F3A">
      <w:pPr>
        <w:spacing w:line="360" w:lineRule="auto"/>
        <w:jc w:val="both"/>
      </w:pPr>
      <w:r>
        <w:t xml:space="preserve">The answer generated is considered as Ground Truth. This answer is manually verified </w:t>
      </w:r>
      <w:r w:rsidR="007C6FCB">
        <w:t xml:space="preserve">in order to make this a </w:t>
      </w:r>
      <w:r w:rsidR="007C6FCB" w:rsidRPr="007C6FCB">
        <w:rPr>
          <w:b/>
          <w:bCs/>
        </w:rPr>
        <w:t>Golden Dataset</w:t>
      </w:r>
      <w:r w:rsidR="007C6FCB" w:rsidRPr="007C6FCB">
        <w:t>.</w:t>
      </w:r>
    </w:p>
    <w:p w14:paraId="0374D2C5" w14:textId="77777777" w:rsidR="007C6FCB" w:rsidRDefault="007C6FCB" w:rsidP="00561F3A">
      <w:pPr>
        <w:spacing w:line="360" w:lineRule="auto"/>
        <w:jc w:val="both"/>
      </w:pPr>
    </w:p>
    <w:p w14:paraId="60F7562B" w14:textId="1054A811" w:rsidR="007C6FCB" w:rsidRDefault="007C6FCB" w:rsidP="00561F3A">
      <w:pPr>
        <w:spacing w:line="360" w:lineRule="auto"/>
        <w:jc w:val="both"/>
      </w:pPr>
      <w:r>
        <w:t>With this data</w:t>
      </w:r>
      <w:r w:rsidR="00257B3E">
        <w:t>, the Ground Truth, Context, and Question is available for</w:t>
      </w:r>
      <w:r>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18EF1CEA" w14:textId="77777777" w:rsidR="00257B3E" w:rsidRPr="00525399" w:rsidRDefault="00257B3E" w:rsidP="00561F3A">
      <w:pPr>
        <w:spacing w:line="360" w:lineRule="auto"/>
        <w:jc w:val="both"/>
      </w:pP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1" w:name="_Toc174706790"/>
      <w:r>
        <w:t>Fine-tuning the embedding</w:t>
      </w:r>
      <w:bookmarkEnd w:id="111"/>
    </w:p>
    <w:p w14:paraId="48830138" w14:textId="77777777" w:rsidR="006C74D9" w:rsidRDefault="006C74D9" w:rsidP="006C74D9">
      <w:pPr>
        <w:spacing w:line="360" w:lineRule="auto"/>
        <w:jc w:val="both"/>
      </w:pPr>
      <w:r w:rsidRPr="00CD7DEF">
        <w:t xml:space="preserve">The above-described model provides a typical RAG with a low score for all of the RAGAS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32E24FF6" w14:textId="77777777" w:rsidR="005E1DCF" w:rsidRDefault="000F00B7" w:rsidP="005E1DCF">
      <w:pPr>
        <w:spacing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GloVe concentrate on capturing semantic relationships, models such as BERT, RoBERTa, and GPT-3 are better suited for capturing contextual relationships in text. The accuracy and relevance </w:t>
      </w:r>
      <w:r w:rsidR="005E1DCF" w:rsidRPr="005E1DCF">
        <w:lastRenderedPageBreak/>
        <w:t xml:space="preserve">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531E09C8" w14:textId="77777777" w:rsidR="005E1DCF" w:rsidRDefault="005E1DCF" w:rsidP="005E1DCF">
      <w:pPr>
        <w:spacing w:line="360" w:lineRule="auto"/>
        <w:jc w:val="both"/>
      </w:pPr>
    </w:p>
    <w:p w14:paraId="137D5FF4" w14:textId="5BFB21BC" w:rsidR="004F2E78" w:rsidRDefault="005E1DCF" w:rsidP="005E1DCF">
      <w:pPr>
        <w:spacing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A0418F" w:rsidRPr="00A0418F">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5"/>
                    <a:stretch>
                      <a:fillRect/>
                    </a:stretch>
                  </pic:blipFill>
                  <pic:spPr>
                    <a:xfrm>
                      <a:off x="0" y="0"/>
                      <a:ext cx="3564771" cy="2810549"/>
                    </a:xfrm>
                    <a:prstGeom prst="rect">
                      <a:avLst/>
                    </a:prstGeom>
                  </pic:spPr>
                </pic:pic>
              </a:graphicData>
            </a:graphic>
          </wp:inline>
        </w:drawing>
      </w:r>
    </w:p>
    <w:p w14:paraId="399C5BEC" w14:textId="18D9EC6B" w:rsidR="00745D74" w:rsidRPr="00745D74" w:rsidRDefault="00745D74" w:rsidP="00557694">
      <w:pPr>
        <w:pStyle w:val="Caption"/>
        <w:rPr>
          <w:rFonts w:ascii="Times New Roman" w:hAnsi="Times New Roman" w:cs="Times New Roman"/>
          <w:sz w:val="20"/>
          <w:szCs w:val="20"/>
        </w:rPr>
      </w:pPr>
      <w:bookmarkStart w:id="112" w:name="_Ref173520064"/>
      <w:bookmarkStart w:id="113" w:name="_Toc174706514"/>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A0418F">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2"/>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3"/>
    </w:p>
    <w:p w14:paraId="4B5673E9" w14:textId="268FB6B5" w:rsidR="00745D74" w:rsidRDefault="00745D74" w:rsidP="00817154">
      <w:pPr>
        <w:spacing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in close proximity to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A0418F" w:rsidRPr="00A0418F">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context_str}</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num_questions_per_chunk}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r w:rsidR="00DE04FC">
        <w:rPr>
          <w:shd w:val="clear" w:color="auto" w:fill="FFFFFF"/>
        </w:rPr>
        <w:t xml:space="preserve">chunks </w:t>
      </w:r>
      <w:r w:rsidR="00E6021D">
        <w:rPr>
          <w:shd w:val="clear" w:color="auto" w:fill="FFFFFF"/>
        </w:rPr>
        <w:t xml:space="preserve">of text extracted from the Wikipedia page related to Sherlock Holmes. This prompt </w:t>
      </w:r>
      <w:r>
        <w:rPr>
          <w:shd w:val="clear" w:color="auto" w:fill="FFFFFF"/>
        </w:rPr>
        <w:t xml:space="preserve">takes in two inputs into consideration :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r w:rsidRPr="00E6021D">
        <w:rPr>
          <w:rFonts w:ascii="Times New Roman" w:eastAsia="Times New Roman" w:hAnsi="Times New Roman" w:cs="Times New Roman"/>
          <w:kern w:val="0"/>
          <w:shd w:val="clear" w:color="auto" w:fill="FFFFFF"/>
          <w14:ligatures w14:val="none"/>
        </w:rPr>
        <w:t xml:space="preserve">context_str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RecursiveCharacterTextSplitter,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context_str</w:t>
      </w:r>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r w:rsidRPr="00ED23B8">
        <w:rPr>
          <w:rFonts w:ascii="Times New Roman" w:eastAsia="Times New Roman" w:hAnsi="Times New Roman" w:cs="Times New Roman"/>
          <w:kern w:val="0"/>
          <w:shd w:val="clear" w:color="auto" w:fill="FFFFFF"/>
          <w14:ligatures w14:val="none"/>
        </w:rPr>
        <w:t>num_questions_per_chunk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steps :</w:t>
      </w:r>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52DBE31E" w:rsidR="000E6E83" w:rsidRPr="00703469" w:rsidRDefault="00703469" w:rsidP="002A3D35">
            <w:pPr>
              <w:pStyle w:val="Caption"/>
              <w:rPr>
                <w:rFonts w:ascii="Times New Roman" w:hAnsi="Times New Roman" w:cs="Times New Roman"/>
                <w:i w:val="0"/>
                <w:iCs w:val="0"/>
                <w:sz w:val="24"/>
                <w:szCs w:val="24"/>
              </w:rPr>
            </w:pPr>
            <w:bookmarkStart w:id="114"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A0418F">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4"/>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r w:rsidRPr="00440337">
        <w:rPr>
          <w:rFonts w:ascii="Times New Roman" w:eastAsia="Times New Roman" w:hAnsi="Times New Roman" w:cs="Times New Roman"/>
          <w:kern w:val="0"/>
          <w:shd w:val="clear" w:color="auto" w:fill="FFFFFF"/>
          <w14:ligatures w14:val="none"/>
        </w:rPr>
        <w:t>MultipleNegativesRankingLoss</w:t>
      </w:r>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7EECEFC2"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arm up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A0418F" w:rsidRPr="00703469">
        <w:rPr>
          <w:rFonts w:ascii="Times New Roman" w:hAnsi="Times New Roman" w:cs="Times New Roman"/>
        </w:rPr>
        <w:t>(</w:t>
      </w:r>
      <w:r w:rsidR="00A0418F">
        <w:rPr>
          <w:rFonts w:ascii="Times New Roman" w:hAnsi="Times New Roman" w:cs="Times New Roman"/>
          <w:i/>
          <w:iCs/>
          <w:noProof/>
        </w:rPr>
        <w:t>3</w:t>
      </w:r>
      <w:r w:rsidR="00A0418F" w:rsidRPr="00703469">
        <w:rPr>
          <w:rFonts w:ascii="Times New Roman" w:hAnsi="Times New Roman" w:cs="Times New Roman"/>
        </w:rPr>
        <w:t>.</w:t>
      </w:r>
      <w:r w:rsidR="00A0418F">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call to the model.fit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is output is loaded onto personal huggingface library for easy access later</w:t>
      </w:r>
      <w:r w:rsidR="00477FE7">
        <w:rPr>
          <w:rFonts w:ascii="Times New Roman" w:eastAsia="Times New Roman" w:hAnsi="Times New Roman" w:cs="Times New Roman"/>
          <w:kern w:val="0"/>
          <w:shd w:val="clear" w:color="auto" w:fill="FFFFFF"/>
          <w14:ligatures w14:val="none"/>
        </w:rPr>
        <w:t>.</w:t>
      </w:r>
    </w:p>
    <w:p w14:paraId="07C7C4EC" w14:textId="74535AAF" w:rsidR="0008332D" w:rsidRDefault="0008332D" w:rsidP="0008332D">
      <w:pPr>
        <w:spacing w:line="360" w:lineRule="auto"/>
        <w:jc w:val="both"/>
        <w:rPr>
          <w:shd w:val="clear" w:color="auto" w:fill="FFFFFF"/>
        </w:rPr>
      </w:pPr>
      <w:r>
        <w:rPr>
          <w:shd w:val="clear" w:color="auto" w:fill="FFFFFF"/>
        </w:rPr>
        <w:t xml:space="preserve">The evaluation of the fine-tuned model is done with the </w:t>
      </w:r>
      <w:r w:rsidRPr="004E04A7">
        <w:rPr>
          <w:shd w:val="clear" w:color="auto" w:fill="FFFFFF"/>
        </w:rPr>
        <w:t>InformationRetrievalEvaluator</w:t>
      </w:r>
      <w:r>
        <w:rPr>
          <w:shd w:val="clear" w:color="auto" w:fill="FFFFFF"/>
        </w:rPr>
        <w:t xml:space="preserve"> library of Sentence Transformers.</w:t>
      </w:r>
      <w:r w:rsidR="00BF065B">
        <w:rPr>
          <w:shd w:val="clear" w:color="auto" w:fill="FFFFFF"/>
        </w:rPr>
        <w:t xml:space="preserve"> </w:t>
      </w:r>
    </w:p>
    <w:p w14:paraId="644D192C" w14:textId="77777777" w:rsidR="00357FEC" w:rsidRDefault="00357FEC" w:rsidP="0008332D">
      <w:pPr>
        <w:spacing w:line="360" w:lineRule="auto"/>
        <w:jc w:val="both"/>
        <w:rPr>
          <w:shd w:val="clear" w:color="auto" w:fill="FFFFFF"/>
        </w:rPr>
      </w:pPr>
    </w:p>
    <w:p w14:paraId="62D1049A" w14:textId="77777777" w:rsidR="006C74D9" w:rsidRDefault="006C74D9" w:rsidP="0035669A">
      <w:pPr>
        <w:pStyle w:val="Heading3"/>
      </w:pPr>
      <w:bookmarkStart w:id="115" w:name="_Ref174039637"/>
      <w:bookmarkStart w:id="116" w:name="_Toc174706791"/>
      <w:r>
        <w:t>Multi-query context Expansion</w:t>
      </w:r>
      <w:bookmarkEnd w:id="115"/>
      <w:bookmarkEnd w:id="116"/>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similar to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effective way to retrieve information from complex and diverse dataset such as the Sherlock dataset. To follow this approach, an LLM is required with the prompt :</w:t>
      </w:r>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be :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727A9F2C" w14:textId="352BA3BB" w:rsidR="006C74D9" w:rsidRDefault="006C74D9" w:rsidP="006C74D9">
      <w:pPr>
        <w:spacing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224F0E90" w14:textId="77777777" w:rsidR="00357FEC" w:rsidRPr="00D07354" w:rsidRDefault="00357FEC" w:rsidP="006C74D9">
      <w:pPr>
        <w:spacing w:line="360" w:lineRule="auto"/>
        <w:jc w:val="both"/>
      </w:pPr>
    </w:p>
    <w:p w14:paraId="36EB56B3" w14:textId="53A9F4AB" w:rsidR="006C74D9" w:rsidRDefault="005E4665" w:rsidP="0035669A">
      <w:pPr>
        <w:pStyle w:val="Heading3"/>
        <w:rPr>
          <w:shd w:val="clear" w:color="auto" w:fill="FFFFFF"/>
        </w:rPr>
      </w:pPr>
      <w:bookmarkStart w:id="117" w:name="_Ref174039829"/>
      <w:bookmarkStart w:id="118" w:name="_Toc174706792"/>
      <w:r w:rsidRPr="005E4665">
        <w:rPr>
          <w:shd w:val="clear" w:color="auto" w:fill="FFFFFF"/>
        </w:rPr>
        <w:t>Re-ranking with Cross Encoders</w:t>
      </w:r>
      <w:bookmarkEnd w:id="117"/>
      <w:bookmarkEnd w:id="118"/>
    </w:p>
    <w:p w14:paraId="64EE10E8" w14:textId="07C8511E" w:rsidR="000C0EC3" w:rsidRDefault="004860B0" w:rsidP="004860B0">
      <w:pPr>
        <w:spacing w:line="360" w:lineRule="auto"/>
        <w:jc w:val="both"/>
      </w:pPr>
      <w:r w:rsidRPr="004860B0">
        <w:t>Using method like multi-query expansion and fine-tuning embeddings the relevant documents can be obtained with better quality and and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A0418F"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The steps involved here are :</w:t>
      </w:r>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41EC722F" w:rsidR="000902CE" w:rsidRDefault="000902CE" w:rsidP="000902CE">
      <w:pPr>
        <w:spacing w:line="360" w:lineRule="auto"/>
        <w:jc w:val="both"/>
      </w:pPr>
      <w:r>
        <w:t>This is a practice that can be beneficial to follow ie.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A0418F" w:rsidRPr="00A0418F">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6"/>
                    <a:stretch>
                      <a:fillRect/>
                    </a:stretch>
                  </pic:blipFill>
                  <pic:spPr>
                    <a:xfrm>
                      <a:off x="0" y="0"/>
                      <a:ext cx="5759450" cy="2978785"/>
                    </a:xfrm>
                    <a:prstGeom prst="rect">
                      <a:avLst/>
                    </a:prstGeom>
                  </pic:spPr>
                </pic:pic>
              </a:graphicData>
            </a:graphic>
          </wp:inline>
        </w:drawing>
      </w:r>
    </w:p>
    <w:p w14:paraId="06FD98AA" w14:textId="3EA0CD45" w:rsidR="00771CBB" w:rsidRPr="00771CBB" w:rsidRDefault="00771CBB" w:rsidP="00771CBB">
      <w:pPr>
        <w:pStyle w:val="Caption"/>
        <w:jc w:val="both"/>
        <w:rPr>
          <w:rFonts w:ascii="Times New Roman" w:hAnsi="Times New Roman" w:cs="Times New Roman"/>
          <w:sz w:val="20"/>
          <w:szCs w:val="20"/>
        </w:rPr>
      </w:pPr>
      <w:bookmarkStart w:id="119" w:name="_Ref173682271"/>
      <w:bookmarkStart w:id="120" w:name="_Toc174706515"/>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A0418F">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19"/>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E7A8D" w:rsidRPr="003E7A8D">
        <w:rPr>
          <w:rFonts w:ascii="Times New Roman" w:hAnsi="Times New Roman" w:cs="Times New Roman"/>
          <w:sz w:val="20"/>
          <w:szCs w:val="20"/>
        </w:rPr>
        <w:t>Osanseviero, O., 2023]</w:t>
      </w:r>
      <w:r w:rsidR="001F13FB">
        <w:rPr>
          <w:rFonts w:ascii="Times New Roman" w:hAnsi="Times New Roman" w:cs="Times New Roman"/>
          <w:sz w:val="20"/>
          <w:szCs w:val="20"/>
        </w:rPr>
        <w:t>.</w:t>
      </w:r>
      <w:bookmarkEnd w:id="120"/>
    </w:p>
    <w:p w14:paraId="48B8620E" w14:textId="1D2DB112" w:rsidR="00424DA7" w:rsidRDefault="00323FC8" w:rsidP="004860B0">
      <w:pPr>
        <w:spacing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with the user query that is embedded using the same bi-encoder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1" w:name="_Toc174706793"/>
      <w:r>
        <w:t>Token Optimization</w:t>
      </w:r>
      <w:bookmarkEnd w:id="121"/>
    </w:p>
    <w:p w14:paraId="18E94F9F" w14:textId="1D0EA7DD" w:rsidR="00CF77E0" w:rsidRDefault="00CF77E0" w:rsidP="00CF77E0">
      <w:pPr>
        <w:pStyle w:val="Heading3"/>
      </w:pPr>
      <w:bookmarkStart w:id="122" w:name="_Toc174706794"/>
      <w:r>
        <w:t>Byte-Pair Encoding (BPE)</w:t>
      </w:r>
      <w:bookmarkEnd w:id="122"/>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P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lastRenderedPageBreak/>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00093" w:rsidRDefault="004549A9" w:rsidP="00900093">
      <w:pPr>
        <w:pStyle w:val="ListParagraph"/>
        <w:spacing w:line="360" w:lineRule="auto"/>
        <w:ind w:left="1080"/>
        <w:jc w:val="both"/>
        <w:rPr>
          <w:rFonts w:ascii="Times New Roman" w:eastAsia="Times New Roman" w:hAnsi="Times New Roman" w:cs="Times New Roman"/>
          <w:kern w:val="0"/>
          <w14:ligatures w14:val="none"/>
        </w:rPr>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4461F61F" w14:textId="3C67299C"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0570A3B8" w:rsidR="004549A9" w:rsidRP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apply_bpe_to_text function to tokenize new text data based on the final BPE vocabulary. This involves:</w:t>
      </w:r>
    </w:p>
    <w:p w14:paraId="667293F3" w14:textId="77777777" w:rsidR="004549A9" w:rsidRPr="004549A9" w:rsidRDefault="004549A9" w:rsidP="004549A9">
      <w:pPr>
        <w:spacing w:line="360" w:lineRule="auto"/>
        <w:jc w:val="both"/>
      </w:pPr>
      <w:r w:rsidRPr="004549A9">
        <w:t>Breaking each word in the text into its individual characters.</w:t>
      </w:r>
    </w:p>
    <w:p w14:paraId="72622E5E" w14:textId="28AB9AF1" w:rsidR="00324DD4" w:rsidRDefault="004549A9" w:rsidP="004860B0">
      <w:pPr>
        <w:spacing w:line="360" w:lineRule="auto"/>
        <w:jc w:val="both"/>
      </w:pPr>
      <w:r w:rsidRPr="004549A9">
        <w:t>Replacing these characters with their corresponding BPE-encoded tokens from the updated vocabulary.</w:t>
      </w:r>
    </w:p>
    <w:p w14:paraId="46454FC4" w14:textId="77777777" w:rsidR="00562370" w:rsidRDefault="00562370" w:rsidP="004860B0">
      <w:pPr>
        <w:spacing w:line="360" w:lineRule="auto"/>
        <w:jc w:val="both"/>
      </w:pPr>
    </w:p>
    <w:p w14:paraId="0856BFA0" w14:textId="228A36D1" w:rsidR="00562370" w:rsidRDefault="00723226" w:rsidP="00562370">
      <w:pPr>
        <w:pStyle w:val="Heading3"/>
      </w:pPr>
      <w:bookmarkStart w:id="123" w:name="_Toc174706795"/>
      <w:r>
        <w:t>Sentencepiece</w:t>
      </w:r>
      <w:r w:rsidR="00562370">
        <w:t xml:space="preserve"> Tokenization</w:t>
      </w:r>
      <w:r w:rsidR="00D14EA9">
        <w:t xml:space="preserve"> and </w:t>
      </w:r>
      <w:r w:rsidR="00A95F63">
        <w:t>Wordpiece</w:t>
      </w:r>
      <w:r w:rsidR="00D14EA9">
        <w:t xml:space="preserve"> Tokenization</w:t>
      </w:r>
      <w:r w:rsidR="002601AB">
        <w:t xml:space="preserve"> and LSA </w:t>
      </w:r>
      <w:r w:rsidR="0080038F">
        <w:t>summarizer</w:t>
      </w:r>
      <w:bookmarkEnd w:id="123"/>
    </w:p>
    <w:p w14:paraId="74DE9DF4" w14:textId="641606AC" w:rsidR="00562370" w:rsidRDefault="00562370" w:rsidP="00562370">
      <w:pPr>
        <w:spacing w:line="360" w:lineRule="auto"/>
        <w:jc w:val="both"/>
      </w:pPr>
      <w:r>
        <w:t xml:space="preserve">The following are the steps taken to apply </w:t>
      </w:r>
      <w:r w:rsidR="00723226">
        <w:t>S</w:t>
      </w:r>
      <w:r>
        <w:t>entencepiec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0DF57F1C" w:rsidR="00562370" w:rsidRPr="00562370" w:rsidRDefault="00562370" w:rsidP="00562370">
      <w:pPr>
        <w:spacing w:line="360" w:lineRule="auto"/>
        <w:jc w:val="both"/>
      </w:pPr>
      <w:r w:rsidRPr="00562370">
        <w:rPr>
          <w:b/>
          <w:bCs/>
        </w:rPr>
        <w:t>Initialize Model:</w:t>
      </w:r>
      <w:r w:rsidRPr="00562370">
        <w:t xml:space="preserve"> Begin by loading a pre-trained </w:t>
      </w:r>
      <w:r w:rsidR="00723226">
        <w:t>Sentencepiece</w:t>
      </w:r>
      <w:r w:rsidRPr="00562370">
        <w:t xml:space="preserve"> model from a specified file (</w:t>
      </w:r>
      <w:r>
        <w:t xml:space="preserve">from </w:t>
      </w:r>
      <w:r w:rsidR="00723226">
        <w:t>Sentencepiece</w:t>
      </w:r>
      <w:r w:rsidRPr="00562370">
        <w:t xml:space="preserve">). This model is used for tokenizing text according to the </w:t>
      </w:r>
      <w:r w:rsidR="00723226">
        <w:t>Sentencepiece</w:t>
      </w:r>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t xml:space="preserve">Apply </w:t>
      </w:r>
      <w:r w:rsidR="00723226">
        <w:rPr>
          <w:b/>
          <w:bCs/>
        </w:rPr>
        <w:t>Sentencepiece</w:t>
      </w:r>
      <w:r w:rsidRPr="00562370">
        <w:rPr>
          <w:b/>
          <w:bCs/>
        </w:rPr>
        <w:t xml:space="preserve"> Tokenization:</w:t>
      </w:r>
      <w:r w:rsidRPr="00562370">
        <w:t xml:space="preserve"> Create a function that takes text input and tokenizes it using the </w:t>
      </w:r>
      <w:r w:rsidR="00723226">
        <w:t>Sentencepiece</w:t>
      </w:r>
      <w:r w:rsidRPr="00562370">
        <w:t xml:space="preserve"> model. This function converts the text into a sequence of tokens according to the </w:t>
      </w:r>
      <w:r w:rsidR="00723226">
        <w:t>Sentencepiece</w:t>
      </w:r>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lastRenderedPageBreak/>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count the number of tokens in a given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Read the dataset from a CSV file into a DataFrame.</w:t>
      </w:r>
    </w:p>
    <w:p w14:paraId="690C4A3A" w14:textId="68F57668" w:rsidR="00562370" w:rsidRPr="00562370" w:rsidRDefault="00562370" w:rsidP="00562370">
      <w:pPr>
        <w:spacing w:line="360" w:lineRule="auto"/>
        <w:jc w:val="both"/>
      </w:pPr>
      <w:r w:rsidRPr="00562370">
        <w:rPr>
          <w:b/>
          <w:bCs/>
        </w:rPr>
        <w:t>Iterate Over Rows:</w:t>
      </w:r>
      <w:r w:rsidRPr="00562370">
        <w:t> For each row in the DataFrame</w:t>
      </w:r>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ground_truth,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r w:rsidR="00723226">
        <w:t>Sentencepiece</w:t>
      </w:r>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r w:rsidR="00723226">
        <w:t>Sentencepiece</w:t>
      </w:r>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Wordpiece</w:t>
      </w:r>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r w:rsidR="00A95F63">
        <w:rPr>
          <w:b/>
          <w:bCs/>
        </w:rPr>
        <w:t>Wordpiece</w:t>
      </w:r>
      <w:r w:rsidRPr="00562370">
        <w:rPr>
          <w:b/>
          <w:bCs/>
        </w:rPr>
        <w:t>:</w:t>
      </w:r>
      <w:r w:rsidRPr="00562370">
        <w:t xml:space="preserve"> Use a separate </w:t>
      </w:r>
      <w:r w:rsidR="00A95F63">
        <w:t>Wordpiece</w:t>
      </w:r>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r w:rsidR="00723226">
        <w:t>Sentencepiece</w:t>
      </w:r>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t>Calculate Reduction Percentage</w:t>
      </w:r>
      <w:r w:rsidRPr="00D14EA9">
        <w:t xml:space="preserve">: Compute the percentage reduction in tokens to assess the efficiency of </w:t>
      </w:r>
      <w:r w:rsidR="00723226">
        <w:t>Sentencepiece</w:t>
      </w:r>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The chapter also discussed the architecture of a simple RAG system and various optimization techniques for the RAG in order to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4" w:name="_Toc174706796"/>
      <w:r>
        <w:lastRenderedPageBreak/>
        <w:t>Results</w:t>
      </w:r>
      <w:bookmarkEnd w:id="124"/>
    </w:p>
    <w:p w14:paraId="132D9972" w14:textId="304FAA86" w:rsidR="007C5EE5" w:rsidRDefault="00EF7CD3" w:rsidP="007C5EE5">
      <w:pPr>
        <w:spacing w:line="360" w:lineRule="auto"/>
        <w:jc w:val="both"/>
      </w:pPr>
      <w:r w:rsidRPr="00EF7CD3">
        <w:t>The results obtained are illustrated below for a simple recommender with the KG and the recommender with the KG and then deduce the best open-source LLM for application into  the airlines industry</w:t>
      </w:r>
      <w:r>
        <w:t>. Subsequently the discussion follows the optimization of RAG and its results.</w:t>
      </w:r>
      <w:r w:rsidR="007C5EE5">
        <w:t xml:space="preserve"> </w:t>
      </w:r>
      <w:r w:rsidR="007C5EE5" w:rsidRPr="007C5EE5">
        <w:t xml:space="preserve">The experiments were carried out on an Nvidia A100 GPU using Ollama as the platform for running the LLMs locally. Ollama was selected for its ease of use and open-source availability. The models, such as </w:t>
      </w:r>
      <w:r w:rsidR="00B93B5F">
        <w:t>Llama-2</w:t>
      </w:r>
      <w:r w:rsidR="007C5EE5" w:rsidRPr="007C5EE5">
        <w:t xml:space="preserve">, Mistral, and </w:t>
      </w:r>
      <w:r w:rsidR="004445D9">
        <w:t>Llama-3</w:t>
      </w:r>
      <w:r w:rsidR="007C5EE5" w:rsidRPr="007C5EE5">
        <w:t>, were run locally by installing Ollama on the GPU server and loading the models directly through the platform.</w:t>
      </w:r>
      <w:r w:rsidR="007C5EE5">
        <w:t xml:space="preserve"> Ollama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57645F16" w:rsidR="00EF7CD3" w:rsidRPr="00EF7CD3" w:rsidRDefault="00EF7CD3" w:rsidP="00EF7CD3">
      <w:pPr>
        <w:spacing w:line="360" w:lineRule="auto"/>
        <w:jc w:val="both"/>
      </w:pP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As all the recommender systems are evaluated using metrics such as NDCG, Precision@K, Recall@K,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303B6B">
      <w:pPr>
        <w:pStyle w:val="ListParagraph"/>
        <w:numPr>
          <w:ilvl w:val="0"/>
          <w:numId w:val="39"/>
        </w:numPr>
        <w:spacing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Precision@K: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Recall@K: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lastRenderedPageBreak/>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5" w:name="_Toc174706797"/>
      <w:r>
        <w:t>Simple Recommender</w:t>
      </w:r>
      <w:r w:rsidR="00044E4D">
        <w:t xml:space="preserve"> without Knowledge Graph</w:t>
      </w:r>
      <w:bookmarkEnd w:id="125"/>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7"/>
                    <a:stretch>
                      <a:fillRect/>
                    </a:stretch>
                  </pic:blipFill>
                  <pic:spPr>
                    <a:xfrm>
                      <a:off x="0" y="0"/>
                      <a:ext cx="5089974" cy="2898536"/>
                    </a:xfrm>
                    <a:prstGeom prst="rect">
                      <a:avLst/>
                    </a:prstGeom>
                  </pic:spPr>
                </pic:pic>
              </a:graphicData>
            </a:graphic>
          </wp:inline>
        </w:drawing>
      </w:r>
    </w:p>
    <w:p w14:paraId="40BCF56D" w14:textId="2207C1FC" w:rsidR="00BB660A" w:rsidRPr="005C6428" w:rsidRDefault="00CB242E" w:rsidP="00CB242E">
      <w:pPr>
        <w:pStyle w:val="Caption"/>
        <w:jc w:val="both"/>
        <w:rPr>
          <w:rFonts w:ascii="Times New Roman" w:hAnsi="Times New Roman" w:cs="Times New Roman"/>
          <w:sz w:val="20"/>
          <w:szCs w:val="20"/>
        </w:rPr>
      </w:pPr>
      <w:bookmarkStart w:id="126" w:name="_Ref173960117"/>
      <w:bookmarkStart w:id="127" w:name="_Toc174706516"/>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A0418F">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6"/>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27"/>
    </w:p>
    <w:p w14:paraId="57F35535" w14:textId="37159F6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A0418F" w:rsidRPr="00A0418F">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lastRenderedPageBreak/>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38"/>
                    <a:stretch>
                      <a:fillRect/>
                    </a:stretch>
                  </pic:blipFill>
                  <pic:spPr>
                    <a:xfrm>
                      <a:off x="0" y="0"/>
                      <a:ext cx="5759450" cy="3308985"/>
                    </a:xfrm>
                    <a:prstGeom prst="rect">
                      <a:avLst/>
                    </a:prstGeom>
                  </pic:spPr>
                </pic:pic>
              </a:graphicData>
            </a:graphic>
          </wp:inline>
        </w:drawing>
      </w:r>
    </w:p>
    <w:p w14:paraId="2DC8A19E" w14:textId="34D8CCFC" w:rsidR="00774B6A" w:rsidRDefault="005A2D21" w:rsidP="005A2D21">
      <w:pPr>
        <w:pStyle w:val="Caption"/>
        <w:jc w:val="both"/>
        <w:rPr>
          <w:rFonts w:ascii="Times New Roman" w:hAnsi="Times New Roman" w:cs="Times New Roman"/>
          <w:sz w:val="20"/>
          <w:szCs w:val="20"/>
        </w:rPr>
      </w:pPr>
      <w:bookmarkStart w:id="128" w:name="_Ref173961071"/>
      <w:bookmarkStart w:id="129" w:name="_Toc174706517"/>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A0418F">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28"/>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29"/>
    </w:p>
    <w:p w14:paraId="42EC7283" w14:textId="5182109D" w:rsidR="00B358B4" w:rsidRDefault="00B358B4" w:rsidP="00B358B4">
      <w:pPr>
        <w:spacing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A0418F" w:rsidRPr="00A0418F">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39"/>
                    <a:stretch>
                      <a:fillRect/>
                    </a:stretch>
                  </pic:blipFill>
                  <pic:spPr>
                    <a:xfrm>
                      <a:off x="0" y="0"/>
                      <a:ext cx="6002129" cy="3835539"/>
                    </a:xfrm>
                    <a:prstGeom prst="rect">
                      <a:avLst/>
                    </a:prstGeom>
                  </pic:spPr>
                </pic:pic>
              </a:graphicData>
            </a:graphic>
          </wp:inline>
        </w:drawing>
      </w:r>
    </w:p>
    <w:p w14:paraId="68FC3FC4" w14:textId="51C42569" w:rsidR="0039679A" w:rsidRPr="00B606C2" w:rsidRDefault="00B606C2" w:rsidP="00B606C2">
      <w:pPr>
        <w:pStyle w:val="Caption"/>
        <w:jc w:val="both"/>
        <w:rPr>
          <w:rFonts w:ascii="Times New Roman" w:hAnsi="Times New Roman" w:cs="Times New Roman"/>
          <w:sz w:val="20"/>
          <w:szCs w:val="20"/>
        </w:rPr>
      </w:pPr>
      <w:bookmarkStart w:id="130" w:name="_Ref174016562"/>
      <w:bookmarkStart w:id="131" w:name="_Toc174706518"/>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A0418F">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0"/>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1"/>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0"/>
                    <a:stretch>
                      <a:fillRect/>
                    </a:stretch>
                  </pic:blipFill>
                  <pic:spPr>
                    <a:xfrm>
                      <a:off x="0" y="0"/>
                      <a:ext cx="5759450" cy="3680460"/>
                    </a:xfrm>
                    <a:prstGeom prst="rect">
                      <a:avLst/>
                    </a:prstGeom>
                  </pic:spPr>
                </pic:pic>
              </a:graphicData>
            </a:graphic>
          </wp:inline>
        </w:drawing>
      </w:r>
    </w:p>
    <w:p w14:paraId="6BF7CF4A" w14:textId="1EEF36DD" w:rsidR="0039679A" w:rsidRPr="00B606C2" w:rsidRDefault="00B606C2" w:rsidP="00B606C2">
      <w:pPr>
        <w:pStyle w:val="Caption"/>
        <w:jc w:val="both"/>
        <w:rPr>
          <w:rFonts w:ascii="Times New Roman" w:hAnsi="Times New Roman" w:cs="Times New Roman"/>
          <w:sz w:val="20"/>
          <w:szCs w:val="20"/>
        </w:rPr>
      </w:pPr>
      <w:bookmarkStart w:id="132" w:name="_Ref174016564"/>
      <w:bookmarkStart w:id="133" w:name="_Toc174706519"/>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A0418F">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2"/>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3"/>
    </w:p>
    <w:p w14:paraId="259C6491" w14:textId="457A7F11" w:rsidR="00E85007" w:rsidRDefault="00E85007" w:rsidP="00B358B4">
      <w:pPr>
        <w:spacing w:line="360" w:lineRule="auto"/>
        <w:jc w:val="both"/>
      </w:pPr>
      <w:r>
        <w:t>Looking at the Violin plots</w:t>
      </w:r>
      <w:r w:rsidR="00B606C2">
        <w:t xml:space="preserve"> (</w:t>
      </w:r>
      <w:r w:rsidR="00B606C2">
        <w:fldChar w:fldCharType="begin"/>
      </w:r>
      <w:r w:rsidR="00B606C2">
        <w:instrText xml:space="preserve"> REF _Ref174016562 \h </w:instrText>
      </w:r>
      <w:r w:rsidR="00B606C2">
        <w:fldChar w:fldCharType="separate"/>
      </w:r>
      <w:r w:rsidR="00A0418F" w:rsidRPr="00B606C2">
        <w:rPr>
          <w:sz w:val="20"/>
          <w:szCs w:val="20"/>
        </w:rPr>
        <w:t xml:space="preserve">Figure </w:t>
      </w:r>
      <w:r w:rsidR="00A0418F">
        <w:rPr>
          <w:noProof/>
          <w:sz w:val="20"/>
          <w:szCs w:val="20"/>
        </w:rPr>
        <w:t>30</w:t>
      </w:r>
      <w:r w:rsidR="00B606C2">
        <w:fldChar w:fldCharType="end"/>
      </w:r>
      <w:r w:rsidR="00B606C2">
        <w:t xml:space="preserve"> and </w:t>
      </w:r>
      <w:r w:rsidR="00B606C2">
        <w:fldChar w:fldCharType="begin"/>
      </w:r>
      <w:r w:rsidR="00B606C2">
        <w:instrText xml:space="preserve"> REF _Ref174016564 \h </w:instrText>
      </w:r>
      <w:r w:rsidR="00B606C2">
        <w:fldChar w:fldCharType="separate"/>
      </w:r>
      <w:r w:rsidR="00A0418F" w:rsidRPr="00B606C2">
        <w:rPr>
          <w:sz w:val="20"/>
          <w:szCs w:val="20"/>
        </w:rPr>
        <w:t xml:space="preserve">Figure </w:t>
      </w:r>
      <w:r w:rsidR="00A0418F">
        <w:rPr>
          <w:noProof/>
          <w:sz w:val="20"/>
          <w:szCs w:val="20"/>
        </w:rPr>
        <w:t>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ie. one does not outperform the other by a huge amount.</w:t>
      </w:r>
      <w:r w:rsidR="00A97E79">
        <w:t xml:space="preserve"> Hence</w:t>
      </w:r>
      <w:r w:rsidR="00546BDD">
        <w:t>,</w:t>
      </w:r>
      <w:r w:rsidR="00A97E79">
        <w:t xml:space="preserve"> we introduce the KG </w:t>
      </w:r>
      <w:r w:rsidR="00A97E79">
        <w:lastRenderedPageBreak/>
        <w:t>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4" w:name="_Toc174706798"/>
      <w:r>
        <w:t>Zero-Shot Recommender with KG</w:t>
      </w:r>
      <w:bookmarkEnd w:id="134"/>
    </w:p>
    <w:p w14:paraId="167CCE7E" w14:textId="0023A66D" w:rsidR="00303B6B" w:rsidRDefault="00B436F0" w:rsidP="00303B6B">
      <w:pPr>
        <w:spacing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261CE1D0" w14:textId="3954C31D" w:rsidR="003A5376" w:rsidRPr="00B436F0" w:rsidRDefault="003A5376" w:rsidP="003A5376">
      <w:pPr>
        <w:pStyle w:val="Caption"/>
        <w:jc w:val="both"/>
        <w:rPr>
          <w:rFonts w:ascii="Times New Roman" w:hAnsi="Times New Roman" w:cs="Times New Roman"/>
          <w:sz w:val="20"/>
          <w:szCs w:val="20"/>
        </w:rPr>
      </w:pPr>
      <w:bookmarkStart w:id="135" w:name="_Ref173964254"/>
      <w:bookmarkStart w:id="136" w:name="_Toc174706520"/>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A0418F">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5"/>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36"/>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2"/>
                    <a:stretch>
                      <a:fillRect/>
                    </a:stretch>
                  </pic:blipFill>
                  <pic:spPr>
                    <a:xfrm>
                      <a:off x="0" y="0"/>
                      <a:ext cx="5759450" cy="3308985"/>
                    </a:xfrm>
                    <a:prstGeom prst="rect">
                      <a:avLst/>
                    </a:prstGeom>
                  </pic:spPr>
                </pic:pic>
              </a:graphicData>
            </a:graphic>
          </wp:inline>
        </w:drawing>
      </w:r>
    </w:p>
    <w:p w14:paraId="11946B73" w14:textId="230D0F80" w:rsidR="00303B6B" w:rsidRPr="00B436F0" w:rsidRDefault="00303B6B" w:rsidP="00303B6B">
      <w:pPr>
        <w:pStyle w:val="Caption"/>
        <w:jc w:val="both"/>
        <w:rPr>
          <w:rFonts w:ascii="Times New Roman" w:hAnsi="Times New Roman" w:cs="Times New Roman"/>
          <w:sz w:val="20"/>
          <w:szCs w:val="20"/>
        </w:rPr>
      </w:pPr>
      <w:bookmarkStart w:id="137" w:name="_Ref173962923"/>
      <w:bookmarkStart w:id="138" w:name="_Toc174706521"/>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A0418F">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37"/>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38"/>
    </w:p>
    <w:p w14:paraId="6BDC700D" w14:textId="4BACBD04" w:rsidR="00884B38" w:rsidRDefault="00303B6B" w:rsidP="0043154F">
      <w:pPr>
        <w:spacing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A0418F" w:rsidRPr="00B436F0">
        <w:rPr>
          <w:sz w:val="20"/>
          <w:szCs w:val="20"/>
        </w:rPr>
        <w:t xml:space="preserve">Figure </w:t>
      </w:r>
      <w:r w:rsidR="00A0418F">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A0418F" w:rsidRPr="00A0418F">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A0418F" w:rsidRPr="00A0418F">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A0418F" w:rsidRPr="00A0418F">
        <w:t>Figure 29</w:t>
      </w:r>
      <w:r w:rsidR="00340DB1">
        <w:fldChar w:fldCharType="end"/>
      </w:r>
      <w:r w:rsidR="00340DB1">
        <w:t xml:space="preserve">.  It is evident from the comparison that NDCG score exhibited a climb from 0.22 to 0.28 (27% growth), Recall@3 presented a gain from 0.20 to 0.26. Similar to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40754DC6"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A0418F" w:rsidRPr="00A0418F">
        <w:t>Figure 29</w:t>
      </w:r>
      <w:r>
        <w:fldChar w:fldCharType="end"/>
      </w:r>
      <w:r>
        <w:t xml:space="preserve"> and </w:t>
      </w:r>
      <w:r>
        <w:fldChar w:fldCharType="begin"/>
      </w:r>
      <w:r>
        <w:instrText xml:space="preserve"> REF _Ref173962923 \h  \* MERGEFORMAT </w:instrText>
      </w:r>
      <w:r>
        <w:fldChar w:fldCharType="separate"/>
      </w:r>
      <w:r w:rsidR="00A0418F" w:rsidRPr="00A0418F">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A0418F" w:rsidRPr="00A0418F">
        <w:t>Figure 28</w:t>
      </w:r>
      <w:r>
        <w:fldChar w:fldCharType="end"/>
      </w:r>
      <w:r>
        <w:t xml:space="preserve"> and </w:t>
      </w:r>
      <w:r>
        <w:fldChar w:fldCharType="begin"/>
      </w:r>
      <w:r>
        <w:instrText xml:space="preserve"> REF _Ref173964254 \h  \* MERGEFORMAT </w:instrText>
      </w:r>
      <w:r>
        <w:fldChar w:fldCharType="separate"/>
      </w:r>
      <w:r w:rsidR="00A0418F" w:rsidRPr="00A0418F">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3"/>
                    <a:stretch>
                      <a:fillRect/>
                    </a:stretch>
                  </pic:blipFill>
                  <pic:spPr>
                    <a:xfrm>
                      <a:off x="0" y="0"/>
                      <a:ext cx="5759450" cy="3375660"/>
                    </a:xfrm>
                    <a:prstGeom prst="rect">
                      <a:avLst/>
                    </a:prstGeom>
                  </pic:spPr>
                </pic:pic>
              </a:graphicData>
            </a:graphic>
          </wp:inline>
        </w:drawing>
      </w:r>
    </w:p>
    <w:p w14:paraId="6BEA87C4" w14:textId="300CB0EA" w:rsidR="000D00A9" w:rsidRPr="001F13FB" w:rsidRDefault="000D00A9" w:rsidP="000D00A9">
      <w:pPr>
        <w:pStyle w:val="Caption"/>
        <w:jc w:val="both"/>
        <w:rPr>
          <w:rFonts w:ascii="Times New Roman" w:hAnsi="Times New Roman" w:cs="Times New Roman"/>
          <w:sz w:val="20"/>
          <w:szCs w:val="20"/>
        </w:rPr>
      </w:pPr>
      <w:bookmarkStart w:id="139" w:name="_Ref174020541"/>
      <w:bookmarkStart w:id="140" w:name="_Toc17470652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39"/>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0"/>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4"/>
                    <a:stretch>
                      <a:fillRect/>
                    </a:stretch>
                  </pic:blipFill>
                  <pic:spPr>
                    <a:xfrm>
                      <a:off x="0" y="0"/>
                      <a:ext cx="5759450" cy="3375660"/>
                    </a:xfrm>
                    <a:prstGeom prst="rect">
                      <a:avLst/>
                    </a:prstGeom>
                  </pic:spPr>
                </pic:pic>
              </a:graphicData>
            </a:graphic>
          </wp:inline>
        </w:drawing>
      </w:r>
    </w:p>
    <w:p w14:paraId="50AFEE23" w14:textId="6DE78715" w:rsidR="00E66BFD" w:rsidRDefault="00F61888" w:rsidP="00F61888">
      <w:pPr>
        <w:pStyle w:val="Caption"/>
        <w:jc w:val="both"/>
      </w:pPr>
      <w:bookmarkStart w:id="141" w:name="_Ref174020543"/>
      <w:bookmarkStart w:id="142" w:name="_Toc174706523"/>
      <w:r>
        <w:t xml:space="preserve">Figure </w:t>
      </w:r>
      <w:r>
        <w:fldChar w:fldCharType="begin"/>
      </w:r>
      <w:r>
        <w:instrText xml:space="preserve"> SEQ Figure \* ARABIC </w:instrText>
      </w:r>
      <w:r>
        <w:fldChar w:fldCharType="separate"/>
      </w:r>
      <w:r w:rsidR="00A0418F">
        <w:rPr>
          <w:noProof/>
        </w:rPr>
        <w:t>35</w:t>
      </w:r>
      <w:r>
        <w:fldChar w:fldCharType="end"/>
      </w:r>
      <w:bookmarkEnd w:id="141"/>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2"/>
    </w:p>
    <w:p w14:paraId="0207E040" w14:textId="43327D24" w:rsidR="00F61888" w:rsidRDefault="00F61888" w:rsidP="00944AF1">
      <w:pPr>
        <w:spacing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A0418F" w:rsidRPr="00A0418F">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A0418F">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2DFC373D" w14:textId="77777777" w:rsidR="008F6E4D" w:rsidRDefault="008F6E4D" w:rsidP="00944AF1">
      <w:pPr>
        <w:spacing w:line="360" w:lineRule="auto"/>
        <w:jc w:val="both"/>
      </w:pP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3" w:name="_Toc174706799"/>
      <w:r>
        <w:t>RAG Optimizat</w:t>
      </w:r>
      <w:r w:rsidR="001A539C">
        <w:t>i</w:t>
      </w:r>
      <w:r>
        <w:t>on</w:t>
      </w:r>
      <w:bookmarkEnd w:id="143"/>
    </w:p>
    <w:p w14:paraId="6E959555" w14:textId="03E543A9"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A0418F">
        <w:t>2.5</w:t>
      </w:r>
      <w:r>
        <w:fldChar w:fldCharType="end"/>
      </w:r>
      <w:r>
        <w:t xml:space="preserve">) and the methodology (Section </w:t>
      </w:r>
      <w:r>
        <w:fldChar w:fldCharType="begin"/>
      </w:r>
      <w:r>
        <w:instrText xml:space="preserve"> REF _Ref174023408 \r \h </w:instrText>
      </w:r>
      <w:r>
        <w:fldChar w:fldCharType="separate"/>
      </w:r>
      <w:r w:rsidR="00A0418F">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A0418F" w:rsidRPr="009B5EF7">
        <w:rPr>
          <w:sz w:val="20"/>
          <w:szCs w:val="20"/>
        </w:rPr>
        <w:t xml:space="preserve">Figure </w:t>
      </w:r>
      <w:r w:rsidR="00A0418F">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r w:rsidRPr="00A5298D">
              <w:rPr>
                <w:sz w:val="24"/>
                <w:szCs w:val="24"/>
              </w:rPr>
              <w:t>context_precision</w:t>
            </w:r>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r w:rsidRPr="00A5298D">
              <w:rPr>
                <w:sz w:val="24"/>
                <w:szCs w:val="24"/>
              </w:rPr>
              <w:t>answer_relevancy</w:t>
            </w:r>
          </w:p>
        </w:tc>
        <w:tc>
          <w:tcPr>
            <w:tcW w:w="2309" w:type="dxa"/>
          </w:tcPr>
          <w:p w14:paraId="72E59762" w14:textId="1DC59E0C" w:rsidR="00A5298D" w:rsidRPr="00A5298D" w:rsidRDefault="00A5298D" w:rsidP="00A5298D">
            <w:pPr>
              <w:spacing w:line="360" w:lineRule="auto"/>
              <w:jc w:val="both"/>
              <w:rPr>
                <w:sz w:val="24"/>
                <w:szCs w:val="24"/>
              </w:rPr>
            </w:pPr>
            <w:r w:rsidRPr="00A5298D">
              <w:rPr>
                <w:sz w:val="24"/>
                <w:szCs w:val="24"/>
              </w:rPr>
              <w:t>context_recall</w:t>
            </w:r>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7CAE9683" w:rsidR="009A577B" w:rsidRPr="001F13FB" w:rsidRDefault="00890B5E" w:rsidP="00890B5E">
      <w:pPr>
        <w:pStyle w:val="Caption"/>
        <w:ind w:left="2880"/>
        <w:rPr>
          <w:rFonts w:ascii="Times New Roman" w:hAnsi="Times New Roman" w:cs="Times New Roman"/>
          <w:sz w:val="20"/>
          <w:szCs w:val="20"/>
        </w:rPr>
      </w:pPr>
      <w:bookmarkStart w:id="144" w:name="_Ref174041822"/>
      <w:bookmarkStart w:id="145" w:name="_Toc174706534"/>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4"/>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5"/>
    </w:p>
    <w:p w14:paraId="004212C7" w14:textId="04F2633B" w:rsidR="00A5298D" w:rsidRPr="00890023" w:rsidRDefault="00A5298D" w:rsidP="00890023">
      <w:pPr>
        <w:pStyle w:val="Heading3"/>
        <w:rPr>
          <w:shd w:val="clear" w:color="auto" w:fill="FFFFFF"/>
        </w:rPr>
      </w:pPr>
      <w:bookmarkStart w:id="146" w:name="_Toc174706800"/>
      <w:r w:rsidRPr="00890023">
        <w:rPr>
          <w:shd w:val="clear" w:color="auto" w:fill="FFFFFF"/>
        </w:rPr>
        <w:t>Fine-tuning Embeddings</w:t>
      </w:r>
      <w:bookmarkEnd w:id="146"/>
    </w:p>
    <w:p w14:paraId="2B38BF51" w14:textId="192E294A"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A0418F" w:rsidRPr="00DF31AB">
        <w:t>Sentence Transformer</w:t>
      </w:r>
      <w:r>
        <w:fldChar w:fldCharType="end"/>
      </w:r>
      <w:r>
        <w:t xml:space="preserve"> section of the Literature Review. These are </w:t>
      </w:r>
      <w:r w:rsidR="00525399">
        <w:t>:</w:t>
      </w:r>
    </w:p>
    <w:p w14:paraId="7A190A83" w14:textId="77777777" w:rsidR="00890023" w:rsidRDefault="00890023" w:rsidP="0043154F">
      <w:pPr>
        <w:spacing w:line="360" w:lineRule="auto"/>
        <w:jc w:val="both"/>
      </w:pPr>
    </w:p>
    <w:p w14:paraId="1EED0E3D" w14:textId="6E54258B" w:rsidR="00424A51" w:rsidRPr="00424A51" w:rsidRDefault="00424A51">
      <w:pPr>
        <w:pStyle w:val="ListParagraph"/>
        <w:numPr>
          <w:ilvl w:val="0"/>
          <w:numId w:val="40"/>
        </w:numPr>
        <w:spacing w:line="360" w:lineRule="auto"/>
        <w:jc w:val="both"/>
      </w:pPr>
      <w:r w:rsidRPr="00890023">
        <w:rPr>
          <w:b/>
          <w:bCs/>
          <w:u w:val="single"/>
          <w:shd w:val="clear" w:color="auto" w:fill="FFFFFF"/>
        </w:rPr>
        <w:t>BAAI/bge-small-en-v1.5</w:t>
      </w:r>
    </w:p>
    <w:p w14:paraId="3204BA7B" w14:textId="70A5AD0F" w:rsidR="009A577B" w:rsidRPr="009A577B" w:rsidRDefault="009A577B">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lastRenderedPageBreak/>
        <w:t>Sentence-transformers/all-MiniLM-L6-v2</w:t>
      </w:r>
    </w:p>
    <w:p w14:paraId="0F50E412" w14:textId="53C119B9" w:rsidR="00890023" w:rsidRPr="00092638" w:rsidRDefault="00890023">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7F624AB1"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A0418F" w:rsidRPr="00A0418F">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10B4CC88" w:rsidR="00A92DAD" w:rsidRPr="001F13FB" w:rsidRDefault="00A92DAD" w:rsidP="00A92DAD">
      <w:pPr>
        <w:pStyle w:val="Caption"/>
        <w:jc w:val="both"/>
        <w:rPr>
          <w:rFonts w:ascii="Times New Roman" w:hAnsi="Times New Roman" w:cs="Times New Roman"/>
          <w:sz w:val="20"/>
          <w:szCs w:val="20"/>
        </w:rPr>
      </w:pPr>
      <w:bookmarkStart w:id="147" w:name="_Ref174033929"/>
      <w:bookmarkStart w:id="148" w:name="_Toc17470652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47"/>
      <w:r w:rsidRPr="001F13FB">
        <w:rPr>
          <w:rFonts w:ascii="Times New Roman" w:hAnsi="Times New Roman" w:cs="Times New Roman"/>
          <w:sz w:val="20"/>
          <w:szCs w:val="20"/>
        </w:rPr>
        <w:t>. The pictorial representation of vector embedding for Sentence-tranformers/all-MiniLM-L6-v2 for the question "Who is Sherlock Holmes ?" presented on a 2-dimensional plane with the query (marked with red X) and the retrieved relevant documents (marked with green circles).</w:t>
      </w:r>
      <w:bookmarkEnd w:id="148"/>
    </w:p>
    <w:p w14:paraId="734F5F6F" w14:textId="67F2C1EA" w:rsidR="00424A51" w:rsidRDefault="00424A51" w:rsidP="00424A51">
      <w:pPr>
        <w:spacing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a 80:20 ratio is used to train the embedding </w:t>
      </w:r>
      <w:r w:rsidR="004B0F6C" w:rsidRPr="00424A51">
        <w:rPr>
          <w:shd w:val="clear" w:color="auto" w:fill="FFFFFF"/>
        </w:rPr>
        <w:t>BAAI/bge-small-en-v1.5</w:t>
      </w:r>
      <w:r w:rsidR="004B0F6C">
        <w:rPr>
          <w:shd w:val="clear" w:color="auto" w:fill="FFFFFF"/>
        </w:rPr>
        <w:t xml:space="preserve"> with the MultipleNegativesRankingLoss function as the loss function from the sentence_transformers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A0418F" w:rsidRPr="00A0418F">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6"/>
                    <a:stretch>
                      <a:fillRect/>
                    </a:stretch>
                  </pic:blipFill>
                  <pic:spPr>
                    <a:xfrm>
                      <a:off x="0" y="0"/>
                      <a:ext cx="5136449" cy="3131139"/>
                    </a:xfrm>
                    <a:prstGeom prst="rect">
                      <a:avLst/>
                    </a:prstGeom>
                  </pic:spPr>
                </pic:pic>
              </a:graphicData>
            </a:graphic>
          </wp:inline>
        </w:drawing>
      </w:r>
    </w:p>
    <w:p w14:paraId="36DBC100" w14:textId="2A4A27DD" w:rsidR="004B0F6C" w:rsidRPr="001F13FB" w:rsidRDefault="00EF04D0" w:rsidP="001F13FB">
      <w:pPr>
        <w:pStyle w:val="Caption"/>
        <w:rPr>
          <w:rFonts w:ascii="Times New Roman" w:hAnsi="Times New Roman" w:cs="Times New Roman"/>
          <w:sz w:val="20"/>
          <w:szCs w:val="20"/>
        </w:rPr>
      </w:pPr>
      <w:bookmarkStart w:id="149" w:name="_Ref174030810"/>
      <w:bookmarkStart w:id="150" w:name="_Toc1747065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49"/>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0"/>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7"/>
                    <a:stretch>
                      <a:fillRect/>
                    </a:stretch>
                  </pic:blipFill>
                  <pic:spPr>
                    <a:xfrm>
                      <a:off x="0" y="0"/>
                      <a:ext cx="5189843" cy="3111044"/>
                    </a:xfrm>
                    <a:prstGeom prst="rect">
                      <a:avLst/>
                    </a:prstGeom>
                  </pic:spPr>
                </pic:pic>
              </a:graphicData>
            </a:graphic>
          </wp:inline>
        </w:drawing>
      </w:r>
    </w:p>
    <w:p w14:paraId="0799D626" w14:textId="5C68E1EA" w:rsidR="007D17E9" w:rsidRPr="001F13FB" w:rsidRDefault="007D17E9" w:rsidP="001F13FB">
      <w:pPr>
        <w:pStyle w:val="Caption"/>
        <w:jc w:val="both"/>
        <w:rPr>
          <w:rFonts w:ascii="Times New Roman" w:hAnsi="Times New Roman" w:cs="Times New Roman"/>
          <w:noProof/>
          <w:sz w:val="20"/>
          <w:szCs w:val="20"/>
        </w:rPr>
      </w:pPr>
      <w:bookmarkStart w:id="151" w:name="_Ref174031443"/>
      <w:bookmarkStart w:id="152" w:name="_Toc1747065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2"/>
    </w:p>
    <w:p w14:paraId="586F59B8" w14:textId="66AEF624" w:rsidR="007D17E9" w:rsidRDefault="007D17E9" w:rsidP="006449D8">
      <w:pPr>
        <w:spacing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A0418F" w:rsidRPr="00A0418F">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41D5FFE1" w:rsidR="008944DA" w:rsidRDefault="008944DA" w:rsidP="008944DA">
      <w:pPr>
        <w:pStyle w:val="Caption"/>
        <w:jc w:val="both"/>
        <w:rPr>
          <w:rFonts w:ascii="Times New Roman" w:hAnsi="Times New Roman" w:cs="Times New Roman"/>
          <w:sz w:val="20"/>
          <w:szCs w:val="20"/>
        </w:rPr>
      </w:pPr>
      <w:bookmarkStart w:id="153" w:name="_Ref174032176"/>
      <w:bookmarkStart w:id="154" w:name="_Toc1747065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4"/>
    </w:p>
    <w:p w14:paraId="3ABAF48B" w14:textId="77777777" w:rsidR="00BB092F" w:rsidRPr="00BB092F" w:rsidRDefault="00BB092F" w:rsidP="00BB092F">
      <w:pPr>
        <w:rPr>
          <w:lang w:val="en-GB"/>
        </w:rPr>
      </w:pPr>
    </w:p>
    <w:p w14:paraId="612293E6" w14:textId="268E2060"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A0418F" w:rsidRPr="00A0418F">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A0418F" w:rsidRPr="00A0418F">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21D1BF16" w:rsidR="002605DB" w:rsidRPr="001F13FB" w:rsidRDefault="002605DB" w:rsidP="002605DB">
      <w:pPr>
        <w:pStyle w:val="Caption"/>
        <w:jc w:val="both"/>
        <w:rPr>
          <w:rFonts w:ascii="Times New Roman" w:hAnsi="Times New Roman" w:cs="Times New Roman"/>
          <w:sz w:val="20"/>
          <w:szCs w:val="20"/>
        </w:rPr>
      </w:pPr>
      <w:bookmarkStart w:id="155" w:name="_Ref174033845"/>
      <w:bookmarkStart w:id="156" w:name="_Toc174706528"/>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ictorial representation of the vectors on a 2-dimensional plane with the query highlighted with a red X and the relevant documents retrieved highlighted with green circles for Sentence-transformers/all-MiniLM-L6-v2 for a question “Who is Sherlock Holmes ?”</w:t>
      </w:r>
      <w:r w:rsidR="001F13FB">
        <w:rPr>
          <w:rFonts w:ascii="Times New Roman" w:hAnsi="Times New Roman" w:cs="Times New Roman"/>
          <w:sz w:val="20"/>
          <w:szCs w:val="20"/>
        </w:rPr>
        <w:t>.</w:t>
      </w:r>
      <w:bookmarkEnd w:id="156"/>
    </w:p>
    <w:p w14:paraId="0956191C" w14:textId="2F29F87C" w:rsidR="007E66DD" w:rsidRPr="002605DB" w:rsidRDefault="007E66DD" w:rsidP="007E66DD">
      <w:pPr>
        <w:spacing w:line="360" w:lineRule="auto"/>
        <w:jc w:val="both"/>
      </w:pPr>
      <w:r>
        <w:t xml:space="preserve">The </w:t>
      </w:r>
      <w:r>
        <w:fldChar w:fldCharType="begin"/>
      </w:r>
      <w:r>
        <w:instrText xml:space="preserve"> REF _Ref174033845 \h </w:instrText>
      </w:r>
      <w:r>
        <w:fldChar w:fldCharType="separate"/>
      </w:r>
      <w:r w:rsidR="00A0418F" w:rsidRPr="001F13FB">
        <w:rPr>
          <w:sz w:val="20"/>
          <w:szCs w:val="20"/>
        </w:rPr>
        <w:t xml:space="preserve">Figure </w:t>
      </w:r>
      <w:r w:rsidR="00A0418F">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A0418F" w:rsidRPr="001F13FB">
        <w:rPr>
          <w:sz w:val="20"/>
          <w:szCs w:val="20"/>
        </w:rPr>
        <w:t xml:space="preserve">Figure </w:t>
      </w:r>
      <w:r w:rsidR="00A0418F">
        <w:rPr>
          <w:noProof/>
          <w:sz w:val="20"/>
          <w:szCs w:val="20"/>
        </w:rPr>
        <w:t>39</w:t>
      </w:r>
      <w:r>
        <w:fldChar w:fldCharType="end"/>
      </w:r>
      <w:r>
        <w:t xml:space="preserve"> which was for the fine-tuned </w:t>
      </w:r>
      <w:r w:rsidRPr="00856135">
        <w:t>BAAI/bge-small-en-v1.5</w:t>
      </w:r>
      <w:r>
        <w:t>.</w:t>
      </w:r>
    </w:p>
    <w:p w14:paraId="3F96037D" w14:textId="77777777" w:rsidR="007E66DD" w:rsidRDefault="007E66DD" w:rsidP="007E66DD">
      <w:pPr>
        <w:rPr>
          <w:lang w:val="en-GB"/>
        </w:rPr>
      </w:pPr>
    </w:p>
    <w:p w14:paraId="14F27F0E" w14:textId="71A6B6FB" w:rsidR="007E66DD" w:rsidRPr="00394EF4" w:rsidRDefault="007E66DD" w:rsidP="00394EF4">
      <w:pPr>
        <w:spacing w:line="360" w:lineRule="auto"/>
        <w:jc w:val="both"/>
      </w:pPr>
      <w:r w:rsidRPr="00394EF4">
        <w:t xml:space="preserve">However, since this result can be for this particular question,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0"/>
                    <a:stretch>
                      <a:fillRect/>
                    </a:stretch>
                  </pic:blipFill>
                  <pic:spPr>
                    <a:xfrm>
                      <a:off x="0" y="0"/>
                      <a:ext cx="5130511" cy="3083963"/>
                    </a:xfrm>
                    <a:prstGeom prst="rect">
                      <a:avLst/>
                    </a:prstGeom>
                  </pic:spPr>
                </pic:pic>
              </a:graphicData>
            </a:graphic>
          </wp:inline>
        </w:drawing>
      </w:r>
    </w:p>
    <w:p w14:paraId="1996DC25" w14:textId="1D1D5B3C" w:rsidR="007E66DD" w:rsidRPr="001F13FB" w:rsidRDefault="007E66DD" w:rsidP="001F13FB">
      <w:pPr>
        <w:pStyle w:val="Caption"/>
        <w:jc w:val="both"/>
        <w:rPr>
          <w:rFonts w:ascii="Times New Roman" w:hAnsi="Times New Roman" w:cs="Times New Roman"/>
          <w:sz w:val="20"/>
          <w:szCs w:val="20"/>
        </w:rPr>
      </w:pPr>
      <w:bookmarkStart w:id="157" w:name="_Ref174034518"/>
      <w:bookmarkStart w:id="158" w:name="_Toc17470652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shows a decrease when compared to the </w:t>
      </w:r>
      <w:r w:rsidR="005C602B">
        <w:t xml:space="preserve">fine-tuned </w:t>
      </w:r>
      <w:r w:rsidR="005C602B" w:rsidRPr="002605DB">
        <w:t>BAAI/bge-small-en-v1.5</w:t>
      </w:r>
      <w:r w:rsidR="005C602B">
        <w:t>.</w:t>
      </w:r>
      <w:bookmarkEnd w:id="158"/>
    </w:p>
    <w:p w14:paraId="689ADF7D" w14:textId="5A739176" w:rsidR="007E66DD" w:rsidRDefault="007E66DD" w:rsidP="00A61596">
      <w:pPr>
        <w:spacing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A0418F" w:rsidRPr="00A0418F">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A0418F" w:rsidRPr="00A0418F">
        <w:t>Figure 38</w:t>
      </w:r>
      <w:r>
        <w:fldChar w:fldCharType="end"/>
      </w:r>
      <w:r w:rsidR="00A61596">
        <w:t>.</w:t>
      </w:r>
      <w:r w:rsidR="00394EF4">
        <w:t xml:space="preserve"> </w:t>
      </w:r>
      <w:r w:rsidR="009C30A6" w:rsidRPr="009C30A6">
        <w:t>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MiniLM, reflecting greater precision across a broader set of recommendations.</w:t>
      </w:r>
    </w:p>
    <w:p w14:paraId="3CAA24D1" w14:textId="77777777" w:rsidR="00480C1D" w:rsidRDefault="00480C1D" w:rsidP="00A61596">
      <w:pPr>
        <w:spacing w:line="360" w:lineRule="auto"/>
        <w:jc w:val="both"/>
      </w:pPr>
    </w:p>
    <w:p w14:paraId="63A917B3" w14:textId="68FF1487" w:rsidR="001F75DC" w:rsidRDefault="00480C1D" w:rsidP="00A61596">
      <w:pPr>
        <w:spacing w:line="360" w:lineRule="auto"/>
        <w:jc w:val="both"/>
        <w:rPr>
          <w:b/>
          <w:bCs/>
        </w:rPr>
      </w:pPr>
      <w:r w:rsidRPr="00480C1D">
        <w:rPr>
          <w:b/>
          <w:bCs/>
        </w:rPr>
        <w:t>Given that the dataset is in French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1"/>
                    <a:stretch>
                      <a:fillRect/>
                    </a:stretch>
                  </pic:blipFill>
                  <pic:spPr>
                    <a:xfrm>
                      <a:off x="0" y="0"/>
                      <a:ext cx="4891439" cy="2940256"/>
                    </a:xfrm>
                    <a:prstGeom prst="rect">
                      <a:avLst/>
                    </a:prstGeom>
                  </pic:spPr>
                </pic:pic>
              </a:graphicData>
            </a:graphic>
          </wp:inline>
        </w:drawing>
      </w:r>
    </w:p>
    <w:p w14:paraId="7659B7D5" w14:textId="25EE1CB5" w:rsidR="00BB092F" w:rsidRPr="004C4169" w:rsidRDefault="001F75DC" w:rsidP="004C4169">
      <w:pPr>
        <w:pStyle w:val="Caption"/>
        <w:jc w:val="both"/>
        <w:rPr>
          <w:rFonts w:ascii="Times New Roman" w:hAnsi="Times New Roman" w:cs="Times New Roman"/>
          <w:sz w:val="20"/>
          <w:szCs w:val="20"/>
        </w:rPr>
      </w:pPr>
      <w:bookmarkStart w:id="159" w:name="_Ref174035346"/>
      <w:bookmarkStart w:id="160" w:name="_Toc17470653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0"/>
    </w:p>
    <w:p w14:paraId="6B611198" w14:textId="71ED8FFE"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A0418F" w:rsidRPr="00A0418F">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2"/>
                    <a:stretch>
                      <a:fillRect/>
                    </a:stretch>
                  </pic:blipFill>
                  <pic:spPr>
                    <a:xfrm>
                      <a:off x="0" y="0"/>
                      <a:ext cx="5759450" cy="3462020"/>
                    </a:xfrm>
                    <a:prstGeom prst="rect">
                      <a:avLst/>
                    </a:prstGeom>
                  </pic:spPr>
                </pic:pic>
              </a:graphicData>
            </a:graphic>
          </wp:inline>
        </w:drawing>
      </w:r>
    </w:p>
    <w:p w14:paraId="0CB69165" w14:textId="5AF88540" w:rsidR="0030703D" w:rsidRPr="001F13FB" w:rsidRDefault="0030703D" w:rsidP="001F13FB">
      <w:pPr>
        <w:pStyle w:val="Caption"/>
        <w:jc w:val="both"/>
        <w:rPr>
          <w:rFonts w:ascii="Times New Roman" w:hAnsi="Times New Roman" w:cs="Times New Roman"/>
          <w:sz w:val="20"/>
          <w:szCs w:val="20"/>
        </w:rPr>
      </w:pPr>
      <w:bookmarkStart w:id="161" w:name="_Ref174035793"/>
      <w:bookmarkStart w:id="162" w:name="_Toc17470653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2"/>
    </w:p>
    <w:p w14:paraId="03EA87E8" w14:textId="6982AA4D" w:rsidR="0030703D" w:rsidRDefault="0030703D" w:rsidP="00265C8F">
      <w:pPr>
        <w:spacing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A0418F" w:rsidRPr="00A0418F">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A0418F" w:rsidRPr="001F13FB">
        <w:rPr>
          <w:sz w:val="20"/>
          <w:szCs w:val="20"/>
        </w:rPr>
        <w:t xml:space="preserve">Figure </w:t>
      </w:r>
      <w:r w:rsidR="00A0418F">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6CA32D29" w14:textId="260EDC55" w:rsidR="00C93B23" w:rsidRPr="001F13FB" w:rsidRDefault="00C93B23" w:rsidP="001F13FB">
      <w:pPr>
        <w:pStyle w:val="Caption"/>
        <w:jc w:val="both"/>
        <w:rPr>
          <w:rFonts w:ascii="Times New Roman" w:hAnsi="Times New Roman" w:cs="Times New Roman"/>
          <w:sz w:val="20"/>
          <w:szCs w:val="20"/>
        </w:rPr>
      </w:pPr>
      <w:bookmarkStart w:id="163" w:name="_Ref174036562"/>
      <w:bookmarkStart w:id="164" w:name="_Toc17470653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A0418F">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4"/>
    </w:p>
    <w:p w14:paraId="314C507A" w14:textId="77777777" w:rsidR="00AB5259" w:rsidRDefault="00AB5259" w:rsidP="00AB5259">
      <w:pPr>
        <w:spacing w:line="360" w:lineRule="auto"/>
        <w:jc w:val="both"/>
      </w:pPr>
    </w:p>
    <w:p w14:paraId="57B83395" w14:textId="36CD00C2" w:rsidR="00AB5259" w:rsidRDefault="00AB5259" w:rsidP="00AB5259">
      <w:pPr>
        <w:spacing w:line="360" w:lineRule="auto"/>
        <w:jc w:val="both"/>
      </w:pPr>
      <w:r>
        <w:t xml:space="preserve">Considering the improvement in performance the </w:t>
      </w:r>
      <w:r>
        <w:fldChar w:fldCharType="begin"/>
      </w:r>
      <w:r>
        <w:instrText xml:space="preserve"> REF _Ref174036562 \h </w:instrText>
      </w:r>
      <w:r>
        <w:fldChar w:fldCharType="separate"/>
      </w:r>
      <w:r w:rsidR="00A0418F" w:rsidRPr="001F13FB">
        <w:rPr>
          <w:sz w:val="20"/>
          <w:szCs w:val="20"/>
        </w:rPr>
        <w:t xml:space="preserve">Figure </w:t>
      </w:r>
      <w:r w:rsidR="00A0418F">
        <w:rPr>
          <w:noProof/>
          <w:sz w:val="20"/>
          <w:szCs w:val="20"/>
        </w:rPr>
        <w:t>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fldChar w:fldCharType="separate"/>
      </w:r>
      <w:r w:rsidR="00A0418F" w:rsidRPr="001F13FB">
        <w:rPr>
          <w:sz w:val="20"/>
          <w:szCs w:val="20"/>
        </w:rPr>
        <w:t xml:space="preserve">Figure </w:t>
      </w:r>
      <w:r w:rsidR="00A0418F">
        <w:rPr>
          <w:noProof/>
          <w:sz w:val="20"/>
          <w:szCs w:val="20"/>
        </w:rPr>
        <w:t>39</w:t>
      </w:r>
      <w:r>
        <w:fldChar w:fldCharType="end"/>
      </w:r>
      <w:r>
        <w:t>.</w:t>
      </w:r>
    </w:p>
    <w:p w14:paraId="4762B87C" w14:textId="77777777" w:rsidR="00AB5259" w:rsidRPr="00AB5259" w:rsidRDefault="00AB5259" w:rsidP="00AB5259">
      <w:pPr>
        <w:rPr>
          <w:lang w:val="en-GB"/>
        </w:rPr>
      </w:pP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4"/>
                    <a:stretch>
                      <a:fillRect/>
                    </a:stretch>
                  </pic:blipFill>
                  <pic:spPr>
                    <a:xfrm>
                      <a:off x="0" y="0"/>
                      <a:ext cx="5759450" cy="2804795"/>
                    </a:xfrm>
                    <a:prstGeom prst="rect">
                      <a:avLst/>
                    </a:prstGeom>
                  </pic:spPr>
                </pic:pic>
              </a:graphicData>
            </a:graphic>
          </wp:inline>
        </w:drawing>
      </w:r>
    </w:p>
    <w:p w14:paraId="65E17B91" w14:textId="54DF08D0" w:rsidR="00C93B23" w:rsidRDefault="00AB5259" w:rsidP="00AB5259">
      <w:pPr>
        <w:pStyle w:val="Caption"/>
      </w:pPr>
      <w:bookmarkStart w:id="165" w:name="_Ref174037385"/>
      <w:bookmarkStart w:id="166" w:name="_Toc174706533"/>
      <w:r>
        <w:t xml:space="preserve">Figure </w:t>
      </w:r>
      <w:r>
        <w:fldChar w:fldCharType="begin"/>
      </w:r>
      <w:r>
        <w:instrText xml:space="preserve"> SEQ Figure \* ARABIC </w:instrText>
      </w:r>
      <w:r>
        <w:fldChar w:fldCharType="separate"/>
      </w:r>
      <w:r w:rsidR="00A0418F">
        <w:rPr>
          <w:noProof/>
        </w:rPr>
        <w:t>45</w:t>
      </w:r>
      <w:r>
        <w:fldChar w:fldCharType="end"/>
      </w:r>
      <w:bookmarkEnd w:id="165"/>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Holmes ?” highlighted in red X and the retrieved documents highlighted using green circles.</w:t>
      </w:r>
      <w:bookmarkEnd w:id="166"/>
      <w:r>
        <w:t xml:space="preserve"> </w:t>
      </w:r>
    </w:p>
    <w:p w14:paraId="1E3D8217" w14:textId="77777777" w:rsidR="00AB5259" w:rsidRPr="00AB5259" w:rsidRDefault="00AB5259" w:rsidP="00AB5259">
      <w:pPr>
        <w:rPr>
          <w:lang w:val="en-GB"/>
        </w:rPr>
      </w:pPr>
    </w:p>
    <w:p w14:paraId="5743E54D" w14:textId="03F38D91" w:rsidR="00C93B23"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A0418F">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0AA7EC02" w14:textId="77777777" w:rsidR="0042009E" w:rsidRDefault="0042009E" w:rsidP="00AB5259">
      <w:pPr>
        <w:spacing w:line="360" w:lineRule="auto"/>
        <w:jc w:val="both"/>
      </w:pPr>
    </w:p>
    <w:p w14:paraId="23F80BD9" w14:textId="711C7B3B" w:rsidR="00BB092F" w:rsidRPr="00357FEC" w:rsidRDefault="0042009E" w:rsidP="00357FEC">
      <w:pPr>
        <w:pStyle w:val="Heading3"/>
        <w:rPr>
          <w:lang w:val="en-US"/>
        </w:rPr>
      </w:pPr>
      <w:bookmarkStart w:id="167" w:name="_Toc174706801"/>
      <w:r>
        <w:t>Cross-Encoder evaluation with</w:t>
      </w:r>
      <w:r w:rsidR="007D7399">
        <w:t xml:space="preserve"> and without</w:t>
      </w:r>
      <w:r>
        <w:t xml:space="preserve"> Multi-query expansion</w:t>
      </w:r>
      <w:bookmarkEnd w:id="167"/>
    </w:p>
    <w:p w14:paraId="38A09AFE" w14:textId="556C2176" w:rsidR="00FB2D74" w:rsidRDefault="0042009E" w:rsidP="00265C8F">
      <w:pPr>
        <w:spacing w:line="360" w:lineRule="auto"/>
        <w:jc w:val="both"/>
      </w:pPr>
      <w:r>
        <w:t xml:space="preserve">The multi-query expansion as illustrated in the section </w:t>
      </w:r>
      <w:r>
        <w:fldChar w:fldCharType="begin"/>
      </w:r>
      <w:r>
        <w:instrText xml:space="preserve"> REF _Ref174039637 \r \h </w:instrText>
      </w:r>
      <w:r>
        <w:fldChar w:fldCharType="separate"/>
      </w:r>
      <w:r w:rsidR="00A0418F">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A0418F">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r w:rsidRPr="00A5298D">
              <w:rPr>
                <w:sz w:val="24"/>
                <w:szCs w:val="24"/>
              </w:rPr>
              <w:t>context_precision</w:t>
            </w:r>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r w:rsidRPr="00A5298D">
              <w:rPr>
                <w:sz w:val="24"/>
                <w:szCs w:val="24"/>
              </w:rPr>
              <w:t>answer_relevancy</w:t>
            </w:r>
          </w:p>
        </w:tc>
        <w:tc>
          <w:tcPr>
            <w:tcW w:w="2309" w:type="dxa"/>
          </w:tcPr>
          <w:p w14:paraId="13506CA4" w14:textId="77777777" w:rsidR="00890B5E" w:rsidRPr="00A5298D" w:rsidRDefault="00890B5E" w:rsidP="00EC1EFC">
            <w:pPr>
              <w:spacing w:line="360" w:lineRule="auto"/>
              <w:jc w:val="both"/>
              <w:rPr>
                <w:sz w:val="24"/>
                <w:szCs w:val="24"/>
              </w:rPr>
            </w:pPr>
            <w:r w:rsidRPr="00A5298D">
              <w:rPr>
                <w:sz w:val="24"/>
                <w:szCs w:val="24"/>
              </w:rPr>
              <w:t>context_recall</w:t>
            </w:r>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5BC7F8E9" w:rsidR="00890B5E" w:rsidRPr="00485B61" w:rsidRDefault="00DC6A4D" w:rsidP="00485B61">
      <w:pPr>
        <w:pStyle w:val="Caption"/>
        <w:jc w:val="both"/>
        <w:rPr>
          <w:rFonts w:ascii="Times New Roman" w:hAnsi="Times New Roman" w:cs="Times New Roman"/>
          <w:sz w:val="20"/>
          <w:szCs w:val="20"/>
        </w:rPr>
      </w:pPr>
      <w:bookmarkStart w:id="168" w:name="_Ref174041803"/>
      <w:bookmarkStart w:id="169" w:name="_Toc174706535"/>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68"/>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bookmarkEnd w:id="169"/>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r w:rsidRPr="00A5298D">
              <w:rPr>
                <w:sz w:val="24"/>
                <w:szCs w:val="24"/>
              </w:rPr>
              <w:t>context_precision</w:t>
            </w:r>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r w:rsidRPr="00A5298D">
              <w:rPr>
                <w:sz w:val="24"/>
                <w:szCs w:val="24"/>
              </w:rPr>
              <w:t>answer_relevancy</w:t>
            </w:r>
          </w:p>
        </w:tc>
        <w:tc>
          <w:tcPr>
            <w:tcW w:w="2309" w:type="dxa"/>
          </w:tcPr>
          <w:p w14:paraId="1DC0C30F" w14:textId="77777777" w:rsidR="00C54CD4" w:rsidRPr="00A5298D" w:rsidRDefault="00C54CD4" w:rsidP="00EC1EFC">
            <w:pPr>
              <w:spacing w:line="360" w:lineRule="auto"/>
              <w:jc w:val="both"/>
              <w:rPr>
                <w:sz w:val="24"/>
                <w:szCs w:val="24"/>
              </w:rPr>
            </w:pPr>
            <w:r w:rsidRPr="00A5298D">
              <w:rPr>
                <w:sz w:val="24"/>
                <w:szCs w:val="24"/>
              </w:rPr>
              <w:t>context_recall</w:t>
            </w:r>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65F2DC1B" w:rsidR="00C54CD4" w:rsidRPr="00485B61" w:rsidRDefault="00F36C38" w:rsidP="00485B61">
      <w:pPr>
        <w:pStyle w:val="Caption"/>
        <w:jc w:val="both"/>
        <w:rPr>
          <w:rFonts w:ascii="Times New Roman" w:hAnsi="Times New Roman" w:cs="Times New Roman"/>
          <w:sz w:val="20"/>
          <w:szCs w:val="20"/>
        </w:rPr>
      </w:pPr>
      <w:bookmarkStart w:id="170" w:name="_Ref174041806"/>
      <w:bookmarkStart w:id="171" w:name="_Toc174706536"/>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0"/>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bookmarkEnd w:id="171"/>
    </w:p>
    <w:p w14:paraId="7E095C47" w14:textId="77777777" w:rsidR="00CF63B4" w:rsidRDefault="00CF63B4" w:rsidP="00485B61">
      <w:pPr>
        <w:jc w:val="both"/>
        <w:rPr>
          <w:lang w:val="en-GB"/>
        </w:rPr>
      </w:pPr>
    </w:p>
    <w:p w14:paraId="780F7212" w14:textId="28EB7B21" w:rsidR="00CF63B4" w:rsidRDefault="00CF63B4" w:rsidP="00543862">
      <w:pPr>
        <w:spacing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A0418F" w:rsidRPr="00A0418F">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A0418F" w:rsidRPr="00A0418F">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A0418F" w:rsidRPr="00A0418F">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MAP, P</w:t>
      </w:r>
      <w:r>
        <w:t>recision@K</w:t>
      </w:r>
      <w:r w:rsidRPr="008841C9">
        <w:t>, and Recall@</w:t>
      </w:r>
      <w:r>
        <w:t>K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r>
              <w:rPr>
                <w:sz w:val="24"/>
                <w:szCs w:val="24"/>
              </w:rPr>
              <w:t>Precision@K</w:t>
            </w:r>
          </w:p>
        </w:tc>
        <w:tc>
          <w:tcPr>
            <w:tcW w:w="2309" w:type="dxa"/>
          </w:tcPr>
          <w:p w14:paraId="5AB20D2E" w14:textId="6FFEADA9" w:rsidR="00E73089" w:rsidRPr="00A5298D" w:rsidRDefault="000F0762" w:rsidP="00EC1EFC">
            <w:pPr>
              <w:spacing w:line="360" w:lineRule="auto"/>
              <w:jc w:val="both"/>
              <w:rPr>
                <w:sz w:val="24"/>
                <w:szCs w:val="24"/>
              </w:rPr>
            </w:pPr>
            <w:r>
              <w:rPr>
                <w:sz w:val="24"/>
                <w:szCs w:val="24"/>
              </w:rPr>
              <w:t>Recall@K</w:t>
            </w:r>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01757F3D" w:rsidR="00F27E28" w:rsidRPr="00485B61" w:rsidRDefault="00F27E28" w:rsidP="00485B61">
      <w:pPr>
        <w:pStyle w:val="Caption"/>
        <w:jc w:val="both"/>
        <w:rPr>
          <w:rFonts w:ascii="Times New Roman" w:hAnsi="Times New Roman" w:cs="Times New Roman"/>
          <w:sz w:val="20"/>
          <w:szCs w:val="20"/>
        </w:rPr>
      </w:pPr>
      <w:bookmarkStart w:id="172" w:name="_Ref174044246"/>
      <w:bookmarkStart w:id="173" w:name="_Toc174706537"/>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bookmarkEnd w:id="173"/>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r>
              <w:rPr>
                <w:sz w:val="24"/>
                <w:szCs w:val="24"/>
              </w:rPr>
              <w:t>Precision@K</w:t>
            </w:r>
          </w:p>
        </w:tc>
        <w:tc>
          <w:tcPr>
            <w:tcW w:w="2309" w:type="dxa"/>
          </w:tcPr>
          <w:p w14:paraId="5497C818" w14:textId="77777777" w:rsidR="000F0762" w:rsidRPr="00A5298D" w:rsidRDefault="000F0762" w:rsidP="00EC1EFC">
            <w:pPr>
              <w:spacing w:line="360" w:lineRule="auto"/>
              <w:jc w:val="both"/>
              <w:rPr>
                <w:sz w:val="24"/>
                <w:szCs w:val="24"/>
              </w:rPr>
            </w:pPr>
            <w:r>
              <w:rPr>
                <w:sz w:val="24"/>
                <w:szCs w:val="24"/>
              </w:rPr>
              <w:t>Recall@K</w:t>
            </w:r>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3A8C76A8" w:rsidR="00E73089" w:rsidRPr="00485B61" w:rsidRDefault="00F27E28" w:rsidP="00485B61">
      <w:pPr>
        <w:pStyle w:val="Caption"/>
        <w:jc w:val="both"/>
        <w:rPr>
          <w:rFonts w:ascii="Times New Roman" w:hAnsi="Times New Roman" w:cs="Times New Roman"/>
          <w:sz w:val="20"/>
          <w:szCs w:val="20"/>
        </w:rPr>
      </w:pPr>
      <w:bookmarkStart w:id="174" w:name="_Ref174044248"/>
      <w:bookmarkStart w:id="175" w:name="_Toc174706538"/>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bookmarkEnd w:id="175"/>
    </w:p>
    <w:p w14:paraId="16B8FA0A" w14:textId="7216D120" w:rsidR="00E73089" w:rsidRDefault="00E73089" w:rsidP="008841C9">
      <w:pPr>
        <w:spacing w:line="360" w:lineRule="auto"/>
        <w:jc w:val="both"/>
      </w:pPr>
      <w:r>
        <w:lastRenderedPageBreak/>
        <w:t xml:space="preserve">The results are as shown </w:t>
      </w:r>
      <w:r w:rsidR="004C1F9E">
        <w:fldChar w:fldCharType="begin"/>
      </w:r>
      <w:r w:rsidR="004C1F9E">
        <w:instrText xml:space="preserve"> REF _Ref174044246 \h </w:instrText>
      </w:r>
      <w:r w:rsidR="004C1F9E">
        <w:fldChar w:fldCharType="separate"/>
      </w:r>
      <w:r w:rsidR="00A0418F" w:rsidRPr="00485B61">
        <w:rPr>
          <w:sz w:val="20"/>
          <w:szCs w:val="20"/>
        </w:rPr>
        <w:t xml:space="preserve">Table </w:t>
      </w:r>
      <w:r w:rsidR="00A0418F">
        <w:rPr>
          <w:noProof/>
          <w:sz w:val="20"/>
          <w:szCs w:val="20"/>
        </w:rPr>
        <w:t>4</w:t>
      </w:r>
      <w:r w:rsidR="004C1F9E">
        <w:fldChar w:fldCharType="end"/>
      </w:r>
      <w:r w:rsidR="004C1F9E">
        <w:t xml:space="preserve"> and </w:t>
      </w:r>
      <w:r w:rsidR="004C1F9E">
        <w:fldChar w:fldCharType="begin"/>
      </w:r>
      <w:r w:rsidR="004C1F9E">
        <w:instrText xml:space="preserve"> REF _Ref174044248 \h </w:instrText>
      </w:r>
      <w:r w:rsidR="004C1F9E">
        <w:fldChar w:fldCharType="separate"/>
      </w:r>
      <w:r w:rsidR="00A0418F" w:rsidRPr="00485B61">
        <w:rPr>
          <w:sz w:val="20"/>
          <w:szCs w:val="20"/>
        </w:rPr>
        <w:t xml:space="preserve">Table </w:t>
      </w:r>
      <w:r w:rsidR="00A0418F">
        <w:rPr>
          <w:noProof/>
          <w:sz w:val="20"/>
          <w:szCs w:val="20"/>
        </w:rPr>
        <w:t>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Precision@K and Recall@K where K = 3</w:t>
      </w:r>
      <w:r w:rsidR="00A64E19">
        <w:t xml:space="preserve"> metrics.</w:t>
      </w:r>
    </w:p>
    <w:p w14:paraId="6B263045" w14:textId="77777777" w:rsidR="000C33D3" w:rsidRDefault="000C33D3" w:rsidP="008841C9">
      <w:pPr>
        <w:spacing w:line="360" w:lineRule="auto"/>
        <w:jc w:val="both"/>
      </w:pPr>
    </w:p>
    <w:p w14:paraId="089A59D7" w14:textId="155E6306" w:rsidR="000C33D3" w:rsidRDefault="000C33D3" w:rsidP="000C33D3">
      <w:pPr>
        <w:pStyle w:val="Heading2"/>
      </w:pPr>
      <w:bookmarkStart w:id="176" w:name="_Toc174706802"/>
      <w:r>
        <w:t>Token optimization techniques</w:t>
      </w:r>
      <w:bookmarkEnd w:id="176"/>
    </w:p>
    <w:p w14:paraId="19A418C4" w14:textId="6FFC6EC3" w:rsidR="0018634A" w:rsidRDefault="0018634A" w:rsidP="0018634A">
      <w:pPr>
        <w:spacing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A0418F">
        <w:t>2.5.5</w:t>
      </w:r>
      <w:r>
        <w:fldChar w:fldCharType="end"/>
      </w:r>
      <w:r>
        <w:t xml:space="preserve">, </w:t>
      </w:r>
      <w:r w:rsidR="005E013D">
        <w:t xml:space="preserve">the token optimization techniques applied here are Byte-Pair Encoding (BPE), </w:t>
      </w:r>
      <w:r w:rsidR="00723226">
        <w:t>Sentencepiece</w:t>
      </w:r>
      <w:r w:rsidR="005E013D">
        <w:t xml:space="preserve">, </w:t>
      </w:r>
      <w:r w:rsidR="00A95F63">
        <w:t>Wordpiece</w:t>
      </w:r>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49CB3CBD" w14:textId="77777777" w:rsidR="00357FEC" w:rsidRPr="0018634A" w:rsidRDefault="00357FEC" w:rsidP="0018634A">
      <w:pPr>
        <w:spacing w:line="360" w:lineRule="auto"/>
        <w:jc w:val="both"/>
      </w:pPr>
    </w:p>
    <w:p w14:paraId="39C38CF0" w14:textId="478618D5" w:rsidR="00642241" w:rsidRDefault="00642241" w:rsidP="00642241">
      <w:pPr>
        <w:pStyle w:val="Heading3"/>
      </w:pPr>
      <w:bookmarkStart w:id="177" w:name="_Toc174706803"/>
      <w:r w:rsidRPr="00642241">
        <w:t xml:space="preserve">Byte-Pair </w:t>
      </w:r>
      <w:r w:rsidR="0018634A">
        <w:t>E</w:t>
      </w:r>
      <w:r w:rsidRPr="00642241">
        <w:t>ncoding</w:t>
      </w:r>
      <w:r w:rsidR="0018634A">
        <w:t xml:space="preserve"> (BPE)</w:t>
      </w:r>
      <w:bookmarkEnd w:id="177"/>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41991145"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A0418F" w:rsidRPr="00A0418F">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r>
              <w:rPr>
                <w:rFonts w:ascii="Aptos Narrow" w:hAnsi="Aptos Narrow"/>
                <w:color w:val="000000"/>
              </w:rPr>
              <w:t>context_precision</w:t>
            </w:r>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r>
              <w:rPr>
                <w:rFonts w:ascii="Aptos Narrow" w:hAnsi="Aptos Narrow"/>
                <w:color w:val="000000"/>
              </w:rPr>
              <w:t>answer_relevancy</w:t>
            </w:r>
          </w:p>
        </w:tc>
        <w:tc>
          <w:tcPr>
            <w:tcW w:w="1457" w:type="dxa"/>
            <w:vAlign w:val="bottom"/>
          </w:tcPr>
          <w:p w14:paraId="499C7B81" w14:textId="460E7EBC" w:rsidR="00AA308B" w:rsidRPr="00A5298D" w:rsidRDefault="00AA308B" w:rsidP="003357D3">
            <w:pPr>
              <w:spacing w:line="360" w:lineRule="auto"/>
              <w:jc w:val="both"/>
              <w:rPr>
                <w:sz w:val="24"/>
                <w:szCs w:val="24"/>
              </w:rPr>
            </w:pPr>
            <w:r>
              <w:rPr>
                <w:rFonts w:ascii="Aptos Narrow" w:hAnsi="Aptos Narrow"/>
                <w:color w:val="000000"/>
              </w:rPr>
              <w:t>context_recall</w:t>
            </w:r>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17DB52BC" w:rsidR="00030AB4" w:rsidRPr="00485B61" w:rsidRDefault="00030AB4" w:rsidP="00485B61">
      <w:pPr>
        <w:pStyle w:val="Caption"/>
        <w:jc w:val="both"/>
        <w:rPr>
          <w:rFonts w:ascii="Times New Roman" w:hAnsi="Times New Roman" w:cs="Times New Roman"/>
          <w:sz w:val="20"/>
          <w:szCs w:val="20"/>
        </w:rPr>
      </w:pPr>
      <w:bookmarkStart w:id="178" w:name="_Ref174202389"/>
      <w:bookmarkStart w:id="179" w:name="_Toc17470653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79"/>
    </w:p>
    <w:p w14:paraId="0221FE0A" w14:textId="3C07EAA8" w:rsidR="006D47A4" w:rsidRPr="006D47A4" w:rsidRDefault="005E013D" w:rsidP="006D47A4">
      <w:pPr>
        <w:spacing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6D47A4">
      <w:pPr>
        <w:spacing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6D47A4">
      <w:pPr>
        <w:spacing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6246901F" w14:textId="5C617D53" w:rsidR="00F14D9B" w:rsidRPr="00861871" w:rsidRDefault="00F14D9B" w:rsidP="00861871">
      <w:pPr>
        <w:spacing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1DAABDED" w14:textId="77777777" w:rsidR="006D47A4" w:rsidRDefault="006D47A4" w:rsidP="005E013D">
      <w:pPr>
        <w:spacing w:line="360" w:lineRule="auto"/>
        <w:jc w:val="both"/>
      </w:pPr>
    </w:p>
    <w:p w14:paraId="67A06F5A" w14:textId="51AC4BE2" w:rsidR="005E013D" w:rsidRDefault="005E013D" w:rsidP="005E013D">
      <w:pPr>
        <w:pStyle w:val="Heading3"/>
      </w:pPr>
      <w:bookmarkStart w:id="180" w:name="_Toc174706804"/>
      <w:r>
        <w:t>BPE with Latent Semantic Analysis Summarizer</w:t>
      </w:r>
      <w:bookmarkEnd w:id="180"/>
    </w:p>
    <w:p w14:paraId="3F42A2C8" w14:textId="7B37E2EC"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A6704E">
        <w:fldChar w:fldCharType="separate"/>
      </w:r>
      <w:r w:rsidR="00A0418F" w:rsidRPr="00485B61">
        <w:rPr>
          <w:sz w:val="20"/>
          <w:szCs w:val="20"/>
        </w:rPr>
        <w:t xml:space="preserve">Table </w:t>
      </w:r>
      <w:r w:rsidR="00A0418F">
        <w:rPr>
          <w:noProof/>
          <w:sz w:val="20"/>
          <w:szCs w:val="20"/>
        </w:rPr>
        <w:t>7</w:t>
      </w:r>
      <w:r w:rsidR="00A6704E">
        <w:fldChar w:fldCharType="end"/>
      </w:r>
      <w:r w:rsidR="00A6704E">
        <w:t xml:space="preserve"> </w:t>
      </w:r>
      <w:r>
        <w:t xml:space="preserve">shows the RAGAS evaluation metrics results for </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r>
              <w:rPr>
                <w:rFonts w:ascii="Aptos Narrow" w:hAnsi="Aptos Narrow"/>
                <w:color w:val="000000"/>
              </w:rPr>
              <w:t>context_precision</w:t>
            </w:r>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r>
              <w:rPr>
                <w:rFonts w:ascii="Aptos Narrow" w:hAnsi="Aptos Narrow"/>
                <w:color w:val="000000"/>
              </w:rPr>
              <w:t>answer_relevancy</w:t>
            </w:r>
          </w:p>
        </w:tc>
        <w:tc>
          <w:tcPr>
            <w:tcW w:w="1461" w:type="dxa"/>
            <w:vAlign w:val="bottom"/>
          </w:tcPr>
          <w:p w14:paraId="290F5ED5" w14:textId="77777777" w:rsidR="00AA308B" w:rsidRPr="00A5298D" w:rsidRDefault="00AA308B" w:rsidP="00F14D9B">
            <w:pPr>
              <w:spacing w:line="360" w:lineRule="auto"/>
              <w:jc w:val="both"/>
              <w:rPr>
                <w:sz w:val="24"/>
                <w:szCs w:val="24"/>
              </w:rPr>
            </w:pPr>
            <w:r>
              <w:rPr>
                <w:rFonts w:ascii="Aptos Narrow" w:hAnsi="Aptos Narrow"/>
                <w:color w:val="000000"/>
              </w:rPr>
              <w:t>context_recall</w:t>
            </w:r>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009644D7" w:rsidR="00030AB4" w:rsidRPr="00485B61" w:rsidRDefault="00030AB4" w:rsidP="00030AB4">
      <w:pPr>
        <w:pStyle w:val="Caption"/>
        <w:rPr>
          <w:rFonts w:ascii="Times New Roman" w:hAnsi="Times New Roman" w:cs="Times New Roman"/>
          <w:sz w:val="20"/>
          <w:szCs w:val="20"/>
        </w:rPr>
      </w:pPr>
      <w:bookmarkStart w:id="181" w:name="_Ref174204226"/>
      <w:bookmarkStart w:id="182" w:name="_Toc17470654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1"/>
      <w:r w:rsidRPr="00485B61">
        <w:rPr>
          <w:rFonts w:ascii="Times New Roman" w:hAnsi="Times New Roman" w:cs="Times New Roman"/>
          <w:sz w:val="20"/>
          <w:szCs w:val="20"/>
        </w:rPr>
        <w:t>. Byte-Pair Encoding with LSA evaluated with RAGAS metrics</w:t>
      </w:r>
      <w:bookmarkEnd w:id="182"/>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6D47A4">
      <w:pPr>
        <w:spacing w:line="360" w:lineRule="auto"/>
        <w:jc w:val="both"/>
      </w:pPr>
      <w:r w:rsidRPr="006D47A4">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6D47A4">
      <w:pPr>
        <w:spacing w:line="360" w:lineRule="auto"/>
        <w:jc w:val="both"/>
      </w:pPr>
      <w:r w:rsidRPr="006D47A4">
        <w:lastRenderedPageBreak/>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6D47A4">
      <w:pPr>
        <w:spacing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7CE1A6B4" w14:textId="656609F4" w:rsidR="00F14D9B" w:rsidRDefault="00C12FAF" w:rsidP="006D47A4">
      <w:pPr>
        <w:spacing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571345CE" w14:textId="77777777" w:rsidR="00357FEC" w:rsidRPr="006D47A4" w:rsidRDefault="00357FEC" w:rsidP="006D47A4">
      <w:pPr>
        <w:spacing w:line="360" w:lineRule="auto"/>
        <w:jc w:val="both"/>
      </w:pPr>
    </w:p>
    <w:p w14:paraId="06A47AA2" w14:textId="4698EB01" w:rsidR="00687C60" w:rsidRDefault="00723226" w:rsidP="00A6704E">
      <w:pPr>
        <w:pStyle w:val="Heading3"/>
      </w:pPr>
      <w:bookmarkStart w:id="183" w:name="_Toc174706805"/>
      <w:r>
        <w:t>Sentencepiece</w:t>
      </w:r>
      <w:bookmarkEnd w:id="183"/>
    </w:p>
    <w:p w14:paraId="4DA9329F" w14:textId="4757895B" w:rsidR="00A6704E" w:rsidRDefault="00723226" w:rsidP="00642241">
      <w:pPr>
        <w:spacing w:line="360" w:lineRule="auto"/>
        <w:jc w:val="both"/>
      </w:pPr>
      <w:r>
        <w:t>Sentencepiece</w:t>
      </w:r>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r>
        <w:t>Sentencepiece</w:t>
      </w:r>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A20E0D">
        <w:fldChar w:fldCharType="separate"/>
      </w:r>
      <w:r w:rsidR="00A0418F" w:rsidRPr="00485B61">
        <w:rPr>
          <w:sz w:val="20"/>
          <w:szCs w:val="20"/>
        </w:rPr>
        <w:t xml:space="preserve">Table </w:t>
      </w:r>
      <w:r w:rsidR="00A0418F">
        <w:rPr>
          <w:noProof/>
          <w:sz w:val="20"/>
          <w:szCs w:val="20"/>
        </w:rPr>
        <w:t>8</w:t>
      </w:r>
      <w:r w:rsidR="00A20E0D">
        <w:fldChar w:fldCharType="end"/>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57" w:type="dxa"/>
            <w:vAlign w:val="bottom"/>
          </w:tcPr>
          <w:p w14:paraId="5CD3A03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65684972" w:rsidR="004364BC" w:rsidRPr="00485B61" w:rsidRDefault="00A20E0D" w:rsidP="00A20E0D">
      <w:pPr>
        <w:pStyle w:val="Caption"/>
        <w:rPr>
          <w:rFonts w:ascii="Times New Roman" w:hAnsi="Times New Roman" w:cs="Times New Roman"/>
          <w:sz w:val="20"/>
          <w:szCs w:val="20"/>
        </w:rPr>
      </w:pPr>
      <w:bookmarkStart w:id="184" w:name="_Ref174205102"/>
      <w:bookmarkStart w:id="185" w:name="_Toc174706541"/>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4"/>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evaluated with RAGAS metrics</w:t>
      </w:r>
      <w:bookmarkEnd w:id="185"/>
    </w:p>
    <w:p w14:paraId="3A99A469" w14:textId="5AADF2ED" w:rsidR="006D47A4" w:rsidRPr="006D47A4" w:rsidRDefault="006D47A4" w:rsidP="006D47A4">
      <w:pPr>
        <w:spacing w:line="360" w:lineRule="auto"/>
        <w:jc w:val="both"/>
      </w:pPr>
      <w:r w:rsidRPr="006D47A4">
        <w:t xml:space="preserve">The context precision score of 0.1309, similar to BPE with LSA, indicates that </w:t>
      </w:r>
      <w:r w:rsidR="00723226">
        <w:t>Sentencepiece</w:t>
      </w:r>
      <w:r w:rsidRPr="006D47A4">
        <w:t xml:space="preserve"> is capable of identifying and prioritizing relevant items in the context, but it doesn't outperform BPE in this area.</w:t>
      </w:r>
    </w:p>
    <w:p w14:paraId="33451441" w14:textId="691B17F8" w:rsidR="006D47A4" w:rsidRPr="006D47A4" w:rsidRDefault="006D47A4" w:rsidP="006D47A4">
      <w:pPr>
        <w:spacing w:line="360" w:lineRule="auto"/>
        <w:jc w:val="both"/>
      </w:pPr>
      <w:r w:rsidRPr="006D47A4">
        <w:lastRenderedPageBreak/>
        <w:t xml:space="preserve">With a faithfulness score of 0.2941, </w:t>
      </w:r>
      <w:r w:rsidR="00723226">
        <w:t>Sentencepiece</w:t>
      </w:r>
      <w:r w:rsidRPr="006D47A4">
        <w:t xml:space="preserve"> shows a moderate ability to keep answers consistent with the context. This lower score compared to BPE suggests that </w:t>
      </w:r>
      <w:r w:rsidR="00723226">
        <w:t>Sentencepiece</w:t>
      </w:r>
      <w:r w:rsidRPr="006D47A4">
        <w:t xml:space="preserve"> might introduce some ambiguity, making it a bit harder to maintain the exact details needed for factual accuracy.</w:t>
      </w:r>
    </w:p>
    <w:p w14:paraId="7C26DFB8" w14:textId="3FB90A40" w:rsidR="006D47A4" w:rsidRDefault="006D47A4" w:rsidP="006D47A4">
      <w:pPr>
        <w:spacing w:line="360" w:lineRule="auto"/>
        <w:jc w:val="both"/>
      </w:pPr>
      <w:r w:rsidRPr="006D47A4">
        <w:t xml:space="preserve">The answer relevancy score of 0.4965, while lower than BPE’s, is still respectable and suggests that </w:t>
      </w:r>
      <w:r w:rsidR="00723226">
        <w:t>Sentencepiece</w:t>
      </w:r>
      <w:r w:rsidRPr="006D47A4">
        <w:t xml:space="preserve"> can produce relevant answers, though they might not be as precise or detailed. This makes </w:t>
      </w:r>
      <w:r w:rsidR="00723226">
        <w:t>Sentencepiece</w:t>
      </w:r>
      <w:r w:rsidRPr="006D47A4">
        <w:t xml:space="preserve"> a good middle-ground option for generating answers that balance generalization and specificity.</w:t>
      </w:r>
    </w:p>
    <w:p w14:paraId="3DC6D456" w14:textId="4CD2D0FB" w:rsidR="00C12FAF" w:rsidRPr="00861871" w:rsidRDefault="00EF3C11" w:rsidP="00861871">
      <w:pPr>
        <w:spacing w:line="360" w:lineRule="auto"/>
        <w:jc w:val="both"/>
      </w:pPr>
      <w:r w:rsidRPr="00EF3C11">
        <w:t xml:space="preserve">Despite starting with a higher token count of 3,497, </w:t>
      </w:r>
      <w:r w:rsidR="00723226">
        <w:t>Sentencepiece</w:t>
      </w:r>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r w:rsidR="00723226">
        <w:t>Sentencepiece</w:t>
      </w:r>
      <w:r w:rsidRPr="00EF3C11">
        <w:t xml:space="preserve"> keeps a high context recall score of 0.8663, meaning it retains a lot of the key information even with fewer tokens. This suggests that although </w:t>
      </w:r>
      <w:r w:rsidR="00723226">
        <w:t>Sentencepiece</w:t>
      </w:r>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p w14:paraId="7E505BF4" w14:textId="77777777" w:rsidR="006D47A4" w:rsidRPr="006D47A4" w:rsidRDefault="006D47A4" w:rsidP="006D47A4">
      <w:pPr>
        <w:rPr>
          <w:lang w:val="en-GB"/>
        </w:rPr>
      </w:pP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01" w:type="dxa"/>
            <w:vAlign w:val="bottom"/>
          </w:tcPr>
          <w:p w14:paraId="6B94407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6" w:name="_Toc174706806"/>
      <w:r w:rsidR="00723226">
        <w:t>Sentencepiece</w:t>
      </w:r>
      <w:r w:rsidR="004F7D0D">
        <w:t xml:space="preserve"> with LSA</w:t>
      </w:r>
      <w:bookmarkEnd w:id="186"/>
    </w:p>
    <w:p w14:paraId="369D5483" w14:textId="1B8791A8" w:rsidR="004D3D87" w:rsidRPr="00485B61" w:rsidRDefault="004F7D0D" w:rsidP="004F7D0D">
      <w:pPr>
        <w:pStyle w:val="Caption"/>
        <w:rPr>
          <w:rFonts w:ascii="Times New Roman" w:hAnsi="Times New Roman" w:cs="Times New Roman"/>
          <w:sz w:val="20"/>
          <w:szCs w:val="20"/>
        </w:rPr>
      </w:pPr>
      <w:bookmarkStart w:id="187" w:name="_Ref174205504"/>
      <w:bookmarkStart w:id="188" w:name="_Toc174706542"/>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87"/>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with LSA evaluated with RAGAS metrics</w:t>
      </w:r>
      <w:bookmarkEnd w:id="188"/>
    </w:p>
    <w:p w14:paraId="5F7F9ECE" w14:textId="1E149FD6" w:rsidR="006D47A4" w:rsidRPr="006D47A4" w:rsidRDefault="006D47A4" w:rsidP="006D47A4">
      <w:pPr>
        <w:spacing w:line="360" w:lineRule="auto"/>
        <w:jc w:val="both"/>
      </w:pPr>
      <w:r>
        <w:t xml:space="preserve">The </w:t>
      </w:r>
      <w:r>
        <w:fldChar w:fldCharType="begin"/>
      </w:r>
      <w:r>
        <w:instrText xml:space="preserve"> REF _Ref174205504 \h  \* MERGEFORMAT </w:instrText>
      </w:r>
      <w:r>
        <w:fldChar w:fldCharType="separate"/>
      </w:r>
      <w:r w:rsidR="00A0418F" w:rsidRPr="00A0418F">
        <w:t>Table 9</w:t>
      </w:r>
      <w:r>
        <w:fldChar w:fldCharType="end"/>
      </w:r>
      <w:r>
        <w:t xml:space="preserve"> shows </w:t>
      </w:r>
      <w:r w:rsidRPr="006D47A4">
        <w:t xml:space="preserve">applying LSA to </w:t>
      </w:r>
      <w:r w:rsidR="00723226">
        <w:t>Sentencepiece</w:t>
      </w:r>
      <w:r w:rsidRPr="006D47A4">
        <w:t xml:space="preserve"> shows some interesting effects. While the context precision remains the same as with </w:t>
      </w:r>
      <w:r w:rsidR="00723226">
        <w:t>Sentencepiece</w:t>
      </w:r>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6D47A4">
      <w:pPr>
        <w:spacing w:line="360" w:lineRule="auto"/>
        <w:jc w:val="both"/>
      </w:pPr>
      <w:r w:rsidRPr="006D47A4">
        <w:t xml:space="preserve">However, the answer relevancy score of 0.4242 indicates that LSA can also reduce the relevance of the answers. This is likely due to the abstraction process, which, while improving </w:t>
      </w:r>
      <w:r w:rsidRPr="006D47A4">
        <w:lastRenderedPageBreak/>
        <w:t>consistency, might also strip away some of the specific details that make answers directly relevant to the prompt.</w:t>
      </w:r>
    </w:p>
    <w:p w14:paraId="3F229519" w14:textId="6EA0AB2C" w:rsidR="00EF3C11" w:rsidRDefault="00E403C8" w:rsidP="00387D18">
      <w:pPr>
        <w:spacing w:line="360" w:lineRule="auto"/>
        <w:jc w:val="both"/>
      </w:pPr>
      <w:r w:rsidRPr="00E403C8">
        <w:t>Applying LSA reduced the token count from 2,265 to 1,232</w:t>
      </w:r>
      <w:r w:rsidR="00387D18">
        <w:t xml:space="preserve"> in under </w:t>
      </w:r>
      <w:r w:rsidR="00387D18" w:rsidRPr="00387D18">
        <w:t>0.001143125 seconds</w:t>
      </w:r>
      <w:r w:rsidRPr="00E403C8">
        <w:t>. This drop suggests that LSA effectively compresses the information, potentially filtering out less relevant content. Despite this reduction, the high context recall score of 0.8663 indicates that LSA still preserves most of the crucial details from the original context. So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7032E2AD" w14:textId="77777777" w:rsidR="00357FEC" w:rsidRPr="00387D18" w:rsidRDefault="00357FEC" w:rsidP="00387D18">
      <w:pPr>
        <w:spacing w:line="360" w:lineRule="auto"/>
        <w:jc w:val="both"/>
        <w:rPr>
          <w:rFonts w:ascii="Aptos Narrow" w:hAnsi="Aptos Narrow"/>
          <w:color w:val="000000"/>
        </w:rPr>
      </w:pPr>
    </w:p>
    <w:p w14:paraId="0CE6AE8F" w14:textId="34E079D9" w:rsidR="004F7D0D" w:rsidRDefault="00A95F63" w:rsidP="006D47A4">
      <w:pPr>
        <w:pStyle w:val="Heading3"/>
      </w:pPr>
      <w:bookmarkStart w:id="189" w:name="_Toc174706807"/>
      <w:r>
        <w:t>Wordpiece</w:t>
      </w:r>
      <w:bookmarkEnd w:id="189"/>
    </w:p>
    <w:p w14:paraId="3F19FD75" w14:textId="7BC79864" w:rsidR="006D47A4" w:rsidRDefault="00A95F63" w:rsidP="006D47A4">
      <w:pPr>
        <w:spacing w:line="360" w:lineRule="auto"/>
        <w:jc w:val="both"/>
      </w:pPr>
      <w:r>
        <w:t>Wordpiece</w:t>
      </w:r>
      <w:r w:rsidR="006D47A4" w:rsidRPr="006D47A4">
        <w:t xml:space="preserve">, similar to </w:t>
      </w:r>
      <w:r w:rsidR="00723226">
        <w:t>Sentencepiece</w:t>
      </w:r>
      <w:r w:rsidR="006D47A4" w:rsidRPr="006D47A4">
        <w:t xml:space="preserve">, is another subword tokenization method that showed relatively balanced performance. Its faithfulness and answer relevancy scores were lower than BPE but higher than </w:t>
      </w:r>
      <w:r w:rsidR="00723226">
        <w:t>Sentencepiece</w:t>
      </w:r>
      <w:r w:rsidR="006D47A4" w:rsidRPr="006D47A4">
        <w:t xml:space="preserve">. The moderate performance in these metrics suggests that </w:t>
      </w:r>
      <w:r>
        <w:t>Wordpiece</w:t>
      </w:r>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278" w:type="dxa"/>
            <w:vAlign w:val="bottom"/>
          </w:tcPr>
          <w:p w14:paraId="2513414C"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28613B5E" w:rsidR="004364BC" w:rsidRPr="00485B61" w:rsidRDefault="004F7D0D" w:rsidP="004F7D0D">
      <w:pPr>
        <w:pStyle w:val="Caption"/>
        <w:rPr>
          <w:rFonts w:ascii="Times New Roman" w:hAnsi="Times New Roman" w:cs="Times New Roman"/>
          <w:sz w:val="20"/>
          <w:szCs w:val="20"/>
        </w:rPr>
      </w:pPr>
      <w:bookmarkStart w:id="190" w:name="_Ref174206327"/>
      <w:bookmarkStart w:id="191" w:name="_Toc174706543"/>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0"/>
      <w:r w:rsidRPr="00485B61">
        <w:rPr>
          <w:rFonts w:ascii="Times New Roman" w:hAnsi="Times New Roman" w:cs="Times New Roman"/>
          <w:sz w:val="20"/>
          <w:szCs w:val="20"/>
        </w:rPr>
        <w:t xml:space="preserve">. </w:t>
      </w:r>
      <w:r w:rsidR="00A95F63" w:rsidRPr="00485B61">
        <w:rPr>
          <w:rFonts w:ascii="Times New Roman" w:hAnsi="Times New Roman" w:cs="Times New Roman"/>
          <w:sz w:val="20"/>
          <w:szCs w:val="20"/>
        </w:rPr>
        <w:t>Wordpiece</w:t>
      </w:r>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1"/>
    </w:p>
    <w:p w14:paraId="3AE1594E" w14:textId="484CE3E6" w:rsidR="006D47A4" w:rsidRPr="006D47A4" w:rsidRDefault="00E337C3" w:rsidP="006D47A4">
      <w:pPr>
        <w:spacing w:line="360" w:lineRule="auto"/>
        <w:jc w:val="both"/>
      </w:pPr>
      <w:r>
        <w:t xml:space="preserve">As illustrated in </w:t>
      </w:r>
      <w:r>
        <w:fldChar w:fldCharType="begin"/>
      </w:r>
      <w:r>
        <w:instrText xml:space="preserve"> REF _Ref174206327 \h </w:instrText>
      </w:r>
      <w:r>
        <w:fldChar w:fldCharType="separate"/>
      </w:r>
      <w:r w:rsidR="00A0418F" w:rsidRPr="00485B61">
        <w:rPr>
          <w:sz w:val="20"/>
          <w:szCs w:val="20"/>
        </w:rPr>
        <w:t xml:space="preserve">Table </w:t>
      </w:r>
      <w:r w:rsidR="00A0418F">
        <w:rPr>
          <w:noProof/>
          <w:sz w:val="20"/>
          <w:szCs w:val="20"/>
        </w:rPr>
        <w:t>10</w:t>
      </w:r>
      <w:r>
        <w:fldChar w:fldCharType="end"/>
      </w:r>
      <w:r>
        <w:t xml:space="preserve"> t</w:t>
      </w:r>
      <w:r w:rsidR="006D47A4" w:rsidRPr="006D47A4">
        <w:t xml:space="preserve">he context precision score of 0.1309 is consistent with the other methods that don’t use LSA, showing that </w:t>
      </w:r>
      <w:r w:rsidR="00A95F63">
        <w:t>Wordpiece</w:t>
      </w:r>
      <w:r w:rsidR="006D47A4" w:rsidRPr="006D47A4">
        <w:t xml:space="preserve"> is similarly competent in ranking relevant context items but doesn’t offer an edge over BPE.</w:t>
      </w:r>
    </w:p>
    <w:p w14:paraId="722BDE20" w14:textId="44C5EB58" w:rsidR="006D47A4" w:rsidRPr="006D47A4" w:rsidRDefault="006D47A4" w:rsidP="006D47A4">
      <w:pPr>
        <w:spacing w:line="360" w:lineRule="auto"/>
        <w:jc w:val="both"/>
      </w:pPr>
      <w:r w:rsidRPr="006D47A4">
        <w:t xml:space="preserve">With a faithfulness score of 0.3260, </w:t>
      </w:r>
      <w:r w:rsidR="00A95F63">
        <w:t>Wordpiece</w:t>
      </w:r>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6D47A4">
      <w:pPr>
        <w:spacing w:line="360" w:lineRule="auto"/>
        <w:jc w:val="both"/>
      </w:pPr>
      <w:r w:rsidRPr="006D47A4">
        <w:lastRenderedPageBreak/>
        <w:t xml:space="preserve">The answer relevancy score of 0.5600 is second only to BPE, making </w:t>
      </w:r>
      <w:r w:rsidR="00A95F63">
        <w:t>Wordpiece</w:t>
      </w:r>
      <w:r w:rsidRPr="006D47A4">
        <w:t xml:space="preserve"> an effective choice for generating relevant and coherent answers. This high score suggests that </w:t>
      </w:r>
      <w:r w:rsidR="00A95F63">
        <w:t>Wordpiece</w:t>
      </w:r>
      <w:r w:rsidRPr="006D47A4">
        <w:t xml:space="preserve"> is well-suited for tasks where producing detailed and pertinent responses is important.</w:t>
      </w:r>
    </w:p>
    <w:p w14:paraId="35D4D8FE" w14:textId="09DD8536" w:rsidR="00C16B5A" w:rsidRPr="006D47A4" w:rsidRDefault="00C16B5A" w:rsidP="006D47A4">
      <w:pPr>
        <w:spacing w:line="360" w:lineRule="auto"/>
        <w:jc w:val="both"/>
      </w:pPr>
      <w:r w:rsidRPr="00C16B5A">
        <w:t xml:space="preserve">The token count for </w:t>
      </w:r>
      <w:r w:rsidR="00A95F63">
        <w:t>Wordpiece</w:t>
      </w:r>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r w:rsidR="00A95F63">
        <w:t>Wordpiece</w:t>
      </w:r>
      <w:r w:rsidRPr="00C16B5A">
        <w:t xml:space="preserve"> still keeps a strong context recall score of 0.8663, much like BPE. This means that </w:t>
      </w:r>
      <w:r w:rsidR="00A95F63">
        <w:t>Wordpiece</w:t>
      </w:r>
      <w:r w:rsidRPr="00C16B5A">
        <w:t xml:space="preserve"> is good at holding onto the important information from the original context, even with fewer tokens. Being able to reduce token usage while still maintaining context is key, especially in scenarios with tight token limits. This makes </w:t>
      </w:r>
      <w:r w:rsidR="00A95F63">
        <w:t>Wordpiece</w:t>
      </w:r>
      <w:r w:rsidRPr="00C16B5A">
        <w:t xml:space="preserve"> a solid option for generating precise and relevant responses.</w:t>
      </w:r>
    </w:p>
    <w:p w14:paraId="029F3583" w14:textId="77777777" w:rsidR="006D47A4" w:rsidRPr="006D47A4" w:rsidRDefault="006D47A4" w:rsidP="006D47A4">
      <w:pPr>
        <w:rPr>
          <w:lang w:val="en-GB"/>
        </w:rPr>
      </w:pPr>
    </w:p>
    <w:p w14:paraId="54E7385B" w14:textId="0D519139" w:rsidR="006D47A4" w:rsidRDefault="00A95F63" w:rsidP="006D47A4">
      <w:pPr>
        <w:pStyle w:val="Heading3"/>
      </w:pPr>
      <w:bookmarkStart w:id="192" w:name="_Toc174706808"/>
      <w:r>
        <w:t>Wordpiece</w:t>
      </w:r>
      <w:r w:rsidR="006D47A4">
        <w:t xml:space="preserve"> with LSA</w:t>
      </w:r>
      <w:bookmarkEnd w:id="192"/>
    </w:p>
    <w:p w14:paraId="4D4B8E4A" w14:textId="3FCE2CA3" w:rsidR="00497A6F" w:rsidRDefault="00497A6F" w:rsidP="00497A6F">
      <w:pPr>
        <w:spacing w:line="360" w:lineRule="auto"/>
        <w:jc w:val="both"/>
      </w:pPr>
      <w:r w:rsidRPr="006D47A4">
        <w:t xml:space="preserve">The addition of LSA to </w:t>
      </w:r>
      <w:r w:rsidR="00A95F63">
        <w:t>Wordpiece</w:t>
      </w:r>
      <w:r w:rsidRPr="006D47A4">
        <w:t xml:space="preserve"> improved faithfulness to a level close to BPE, indicating better factual consistency. However, similar to BPE + LSA, the answer relevancy was significantly reduced, suggesting a potential trade-off between maintaining consistency in context and generating relevant answers.</w:t>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497A6F" w14:paraId="21140AFB" w14:textId="77777777" w:rsidTr="00497A6F">
        <w:trPr>
          <w:trHeight w:val="1119"/>
        </w:trPr>
        <w:tc>
          <w:tcPr>
            <w:tcW w:w="1583" w:type="dxa"/>
            <w:vAlign w:val="bottom"/>
          </w:tcPr>
          <w:p w14:paraId="5F8A43F4" w14:textId="77777777" w:rsidR="00497A6F" w:rsidRPr="00A5298D" w:rsidRDefault="00497A6F" w:rsidP="00497A6F">
            <w:pPr>
              <w:spacing w:line="360" w:lineRule="auto"/>
              <w:jc w:val="both"/>
              <w:rPr>
                <w:sz w:val="24"/>
                <w:szCs w:val="24"/>
              </w:rPr>
            </w:pPr>
            <w:bookmarkStart w:id="193" w:name="_Ref174206357"/>
            <w:r>
              <w:rPr>
                <w:rFonts w:ascii="Aptos Narrow" w:hAnsi="Aptos Narrow"/>
                <w:color w:val="000000"/>
              </w:rPr>
              <w:t>context_precision</w:t>
            </w:r>
          </w:p>
        </w:tc>
        <w:tc>
          <w:tcPr>
            <w:tcW w:w="1146" w:type="dxa"/>
            <w:vAlign w:val="bottom"/>
          </w:tcPr>
          <w:p w14:paraId="565DD7A8" w14:textId="77777777" w:rsidR="00497A6F" w:rsidRPr="00A5298D" w:rsidRDefault="00497A6F" w:rsidP="00497A6F">
            <w:pPr>
              <w:spacing w:line="360" w:lineRule="auto"/>
              <w:jc w:val="both"/>
              <w:rPr>
                <w:sz w:val="24"/>
                <w:szCs w:val="24"/>
              </w:rPr>
            </w:pPr>
            <w:r>
              <w:rPr>
                <w:rFonts w:ascii="Aptos Narrow" w:hAnsi="Aptos Narrow"/>
                <w:color w:val="000000"/>
              </w:rPr>
              <w:t>faithfulness</w:t>
            </w:r>
          </w:p>
        </w:tc>
        <w:tc>
          <w:tcPr>
            <w:tcW w:w="1593" w:type="dxa"/>
            <w:vAlign w:val="bottom"/>
          </w:tcPr>
          <w:p w14:paraId="69273713" w14:textId="77777777" w:rsidR="00497A6F" w:rsidRPr="00A5298D" w:rsidRDefault="00497A6F" w:rsidP="00497A6F">
            <w:pPr>
              <w:spacing w:line="360" w:lineRule="auto"/>
              <w:jc w:val="both"/>
              <w:rPr>
                <w:sz w:val="24"/>
                <w:szCs w:val="24"/>
              </w:rPr>
            </w:pPr>
            <w:r>
              <w:rPr>
                <w:rFonts w:ascii="Aptos Narrow" w:hAnsi="Aptos Narrow"/>
                <w:color w:val="000000"/>
              </w:rPr>
              <w:t>answer_relevancy</w:t>
            </w:r>
          </w:p>
        </w:tc>
        <w:tc>
          <w:tcPr>
            <w:tcW w:w="1305" w:type="dxa"/>
            <w:vAlign w:val="bottom"/>
          </w:tcPr>
          <w:p w14:paraId="2078B516" w14:textId="77777777" w:rsidR="00497A6F" w:rsidRPr="00A5298D" w:rsidRDefault="00497A6F" w:rsidP="00497A6F">
            <w:pPr>
              <w:spacing w:line="360" w:lineRule="auto"/>
              <w:jc w:val="both"/>
              <w:rPr>
                <w:sz w:val="24"/>
                <w:szCs w:val="24"/>
              </w:rPr>
            </w:pPr>
            <w:r>
              <w:rPr>
                <w:rFonts w:ascii="Aptos Narrow" w:hAnsi="Aptos Narrow"/>
                <w:color w:val="000000"/>
              </w:rPr>
              <w:t>context_recall</w:t>
            </w:r>
          </w:p>
        </w:tc>
        <w:tc>
          <w:tcPr>
            <w:tcW w:w="1207" w:type="dxa"/>
          </w:tcPr>
          <w:p w14:paraId="51C7D705"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A90C656"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1F15C42F"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497A6F" w14:paraId="7C91C90F" w14:textId="77777777" w:rsidTr="00497A6F">
        <w:trPr>
          <w:trHeight w:val="243"/>
        </w:trPr>
        <w:tc>
          <w:tcPr>
            <w:tcW w:w="1583" w:type="dxa"/>
            <w:vAlign w:val="bottom"/>
          </w:tcPr>
          <w:p w14:paraId="18F5F2BD" w14:textId="77777777" w:rsidR="00497A6F" w:rsidRPr="0029708C" w:rsidRDefault="00497A6F"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2E6DEEF0" w14:textId="77777777" w:rsidR="00497A6F" w:rsidRPr="00B5366E" w:rsidRDefault="00497A6F"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4A744275" w14:textId="77777777" w:rsidR="00497A6F" w:rsidRPr="00B5366E" w:rsidRDefault="00497A6F"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6926511A" w14:textId="77777777" w:rsidR="00497A6F" w:rsidRPr="00B5366E" w:rsidRDefault="00497A6F" w:rsidP="00497A6F">
            <w:pPr>
              <w:keepNext/>
              <w:jc w:val="both"/>
              <w:rPr>
                <w:rFonts w:ascii="Aptos Narrow" w:hAnsi="Aptos Narrow"/>
                <w:color w:val="000000"/>
              </w:rPr>
            </w:pPr>
            <w:r>
              <w:rPr>
                <w:rFonts w:ascii="Aptos Narrow" w:hAnsi="Aptos Narrow"/>
                <w:color w:val="000000"/>
              </w:rPr>
              <w:t>0.86628486</w:t>
            </w:r>
          </w:p>
        </w:tc>
        <w:tc>
          <w:tcPr>
            <w:tcW w:w="1207" w:type="dxa"/>
          </w:tcPr>
          <w:p w14:paraId="7E024109" w14:textId="77777777" w:rsidR="00497A6F" w:rsidRDefault="00497A6F" w:rsidP="00497A6F">
            <w:pPr>
              <w:keepNext/>
              <w:jc w:val="both"/>
              <w:rPr>
                <w:rFonts w:ascii="Aptos Narrow" w:hAnsi="Aptos Narrow"/>
                <w:color w:val="000000"/>
              </w:rPr>
            </w:pPr>
            <w:r>
              <w:rPr>
                <w:rFonts w:ascii="Aptos Narrow" w:hAnsi="Aptos Narrow"/>
                <w:color w:val="000000"/>
              </w:rPr>
              <w:t>1067</w:t>
            </w:r>
          </w:p>
        </w:tc>
        <w:tc>
          <w:tcPr>
            <w:tcW w:w="1207" w:type="dxa"/>
          </w:tcPr>
          <w:p w14:paraId="3785FA5E" w14:textId="77777777" w:rsidR="00497A6F" w:rsidRDefault="00497A6F" w:rsidP="00497A6F">
            <w:pPr>
              <w:jc w:val="both"/>
              <w:rPr>
                <w:rFonts w:ascii="Aptos Narrow" w:hAnsi="Aptos Narrow"/>
                <w:color w:val="000000"/>
              </w:rPr>
            </w:pPr>
            <w:r>
              <w:rPr>
                <w:rFonts w:ascii="Aptos Narrow" w:hAnsi="Aptos Narrow"/>
                <w:color w:val="000000"/>
              </w:rPr>
              <w:t>268</w:t>
            </w:r>
          </w:p>
        </w:tc>
        <w:tc>
          <w:tcPr>
            <w:tcW w:w="1245" w:type="dxa"/>
          </w:tcPr>
          <w:p w14:paraId="29E2CAFB" w14:textId="77777777" w:rsidR="00497A6F" w:rsidRDefault="00497A6F" w:rsidP="00497A6F">
            <w:pPr>
              <w:jc w:val="both"/>
              <w:rPr>
                <w:rFonts w:ascii="Aptos Narrow" w:hAnsi="Aptos Narrow"/>
                <w:color w:val="000000"/>
              </w:rPr>
            </w:pPr>
            <w:r>
              <w:rPr>
                <w:rFonts w:ascii="Aptos Narrow" w:hAnsi="Aptos Narrow"/>
                <w:color w:val="000000"/>
              </w:rPr>
              <w:t>0.002783883</w:t>
            </w:r>
          </w:p>
        </w:tc>
      </w:tr>
    </w:tbl>
    <w:p w14:paraId="6724642F" w14:textId="7630FD59" w:rsidR="00AA308B" w:rsidRPr="00485B61" w:rsidRDefault="00AA308B" w:rsidP="00AA308B">
      <w:pPr>
        <w:pStyle w:val="Caption"/>
        <w:rPr>
          <w:rFonts w:ascii="Times New Roman" w:hAnsi="Times New Roman" w:cs="Times New Roman"/>
          <w:sz w:val="20"/>
          <w:szCs w:val="20"/>
        </w:rPr>
      </w:pPr>
      <w:bookmarkStart w:id="194" w:name="_Toc174706544"/>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A0418F">
        <w:rPr>
          <w:rFonts w:ascii="Times New Roman" w:hAnsi="Times New Roman" w:cs="Times New Roman"/>
          <w:noProof/>
          <w:sz w:val="20"/>
          <w:szCs w:val="20"/>
        </w:rPr>
        <w:t>11</w:t>
      </w:r>
      <w:r w:rsidRPr="00485B61">
        <w:rPr>
          <w:rFonts w:ascii="Times New Roman" w:hAnsi="Times New Roman" w:cs="Times New Roman"/>
          <w:sz w:val="20"/>
          <w:szCs w:val="20"/>
        </w:rPr>
        <w:fldChar w:fldCharType="end"/>
      </w:r>
      <w:bookmarkEnd w:id="193"/>
      <w:r w:rsidRPr="00485B61">
        <w:rPr>
          <w:rFonts w:ascii="Times New Roman" w:hAnsi="Times New Roman" w:cs="Times New Roman"/>
          <w:sz w:val="20"/>
          <w:szCs w:val="20"/>
        </w:rPr>
        <w:t xml:space="preserve">. </w:t>
      </w:r>
      <w:r w:rsidR="00A95F63" w:rsidRPr="00485B61">
        <w:rPr>
          <w:rFonts w:ascii="Times New Roman" w:hAnsi="Times New Roman" w:cs="Times New Roman"/>
          <w:sz w:val="20"/>
          <w:szCs w:val="20"/>
        </w:rPr>
        <w:t>Wordpiece</w:t>
      </w:r>
      <w:r w:rsidRPr="00485B61">
        <w:rPr>
          <w:rFonts w:ascii="Times New Roman" w:hAnsi="Times New Roman" w:cs="Times New Roman"/>
          <w:sz w:val="20"/>
          <w:szCs w:val="20"/>
        </w:rPr>
        <w:t xml:space="preserve"> with LSA evaluated with RAGAS metrics</w:t>
      </w:r>
      <w:bookmarkEnd w:id="194"/>
    </w:p>
    <w:p w14:paraId="7F611725" w14:textId="77777777" w:rsidR="00A0418F" w:rsidRDefault="00BF508F" w:rsidP="00E337C3">
      <w:pPr>
        <w:spacing w:line="360" w:lineRule="auto"/>
        <w:jc w:val="both"/>
        <w:rPr>
          <w:rFonts w:asciiTheme="minorHAnsi" w:eastAsiaTheme="minorHAnsi" w:hAnsiTheme="minorHAnsi" w:cstheme="minorBidi"/>
          <w:sz w:val="22"/>
          <w:szCs w:val="22"/>
          <w:lang w:val="en-GB"/>
        </w:rPr>
      </w:pPr>
      <w:r>
        <w:t xml:space="preserve">As demonstrated in </w:t>
      </w:r>
      <w:r w:rsidR="00E337C3">
        <w:fldChar w:fldCharType="begin"/>
      </w:r>
      <w:r w:rsidR="00E337C3">
        <w:instrText xml:space="preserve"> REF _Ref174206357 \h </w:instrText>
      </w:r>
      <w:r w:rsidR="00E337C3">
        <w:fldChar w:fldCharType="separate"/>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A0418F" w14:paraId="591D654D" w14:textId="77777777" w:rsidTr="00497A6F">
        <w:trPr>
          <w:trHeight w:val="1119"/>
        </w:trPr>
        <w:tc>
          <w:tcPr>
            <w:tcW w:w="1583" w:type="dxa"/>
            <w:vAlign w:val="bottom"/>
          </w:tcPr>
          <w:p w14:paraId="4D521406" w14:textId="671A84AF" w:rsidR="00A0418F" w:rsidRPr="00A5298D" w:rsidRDefault="00A0418F" w:rsidP="00497A6F">
            <w:pPr>
              <w:spacing w:line="360" w:lineRule="auto"/>
              <w:jc w:val="both"/>
              <w:rPr>
                <w:sz w:val="24"/>
                <w:szCs w:val="24"/>
              </w:rPr>
            </w:pPr>
            <w:r>
              <w:rPr>
                <w:rFonts w:ascii="Aptos Narrow" w:hAnsi="Aptos Narrow"/>
                <w:color w:val="000000"/>
              </w:rPr>
              <w:t>context_precision</w:t>
            </w:r>
          </w:p>
        </w:tc>
        <w:tc>
          <w:tcPr>
            <w:tcW w:w="1146" w:type="dxa"/>
            <w:vAlign w:val="bottom"/>
          </w:tcPr>
          <w:p w14:paraId="60D6FA80" w14:textId="77777777" w:rsidR="00A0418F" w:rsidRPr="00A5298D" w:rsidRDefault="00A0418F" w:rsidP="00497A6F">
            <w:pPr>
              <w:spacing w:line="360" w:lineRule="auto"/>
              <w:jc w:val="both"/>
              <w:rPr>
                <w:sz w:val="24"/>
                <w:szCs w:val="24"/>
              </w:rPr>
            </w:pPr>
            <w:r>
              <w:rPr>
                <w:rFonts w:ascii="Aptos Narrow" w:hAnsi="Aptos Narrow"/>
                <w:color w:val="000000"/>
              </w:rPr>
              <w:t>faithfulness</w:t>
            </w:r>
          </w:p>
        </w:tc>
        <w:tc>
          <w:tcPr>
            <w:tcW w:w="1593" w:type="dxa"/>
            <w:vAlign w:val="bottom"/>
          </w:tcPr>
          <w:p w14:paraId="3254F5EA" w14:textId="77777777" w:rsidR="00A0418F" w:rsidRPr="00A5298D" w:rsidRDefault="00A0418F" w:rsidP="00497A6F">
            <w:pPr>
              <w:spacing w:line="360" w:lineRule="auto"/>
              <w:jc w:val="both"/>
              <w:rPr>
                <w:sz w:val="24"/>
                <w:szCs w:val="24"/>
              </w:rPr>
            </w:pPr>
            <w:r>
              <w:rPr>
                <w:rFonts w:ascii="Aptos Narrow" w:hAnsi="Aptos Narrow"/>
                <w:color w:val="000000"/>
              </w:rPr>
              <w:t>answer_relevancy</w:t>
            </w:r>
          </w:p>
        </w:tc>
        <w:tc>
          <w:tcPr>
            <w:tcW w:w="1305" w:type="dxa"/>
            <w:vAlign w:val="bottom"/>
          </w:tcPr>
          <w:p w14:paraId="006ADDB1" w14:textId="77777777" w:rsidR="00A0418F" w:rsidRPr="00A5298D" w:rsidRDefault="00A0418F" w:rsidP="00497A6F">
            <w:pPr>
              <w:spacing w:line="360" w:lineRule="auto"/>
              <w:jc w:val="both"/>
              <w:rPr>
                <w:sz w:val="24"/>
                <w:szCs w:val="24"/>
              </w:rPr>
            </w:pPr>
            <w:r>
              <w:rPr>
                <w:rFonts w:ascii="Aptos Narrow" w:hAnsi="Aptos Narrow"/>
                <w:color w:val="000000"/>
              </w:rPr>
              <w:t>context_recall</w:t>
            </w:r>
          </w:p>
        </w:tc>
        <w:tc>
          <w:tcPr>
            <w:tcW w:w="1207" w:type="dxa"/>
          </w:tcPr>
          <w:p w14:paraId="1EC76DF3" w14:textId="77777777" w:rsidR="00A0418F" w:rsidRDefault="00A0418F"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63D1C1EB" w14:textId="77777777" w:rsidR="00A0418F" w:rsidRDefault="00A0418F"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01093405" w14:textId="77777777" w:rsidR="00A0418F" w:rsidRDefault="00A0418F"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A0418F" w14:paraId="047BA66C" w14:textId="77777777" w:rsidTr="00497A6F">
        <w:trPr>
          <w:trHeight w:val="243"/>
        </w:trPr>
        <w:tc>
          <w:tcPr>
            <w:tcW w:w="1583" w:type="dxa"/>
            <w:vAlign w:val="bottom"/>
          </w:tcPr>
          <w:p w14:paraId="57C431BC" w14:textId="77777777" w:rsidR="00A0418F" w:rsidRPr="0029708C" w:rsidRDefault="00A0418F"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1CB4DAC8" w14:textId="77777777" w:rsidR="00A0418F" w:rsidRPr="00B5366E" w:rsidRDefault="00A0418F"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6139EA32" w14:textId="77777777" w:rsidR="00A0418F" w:rsidRPr="00B5366E" w:rsidRDefault="00A0418F"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05DA5B35" w14:textId="77777777" w:rsidR="00A0418F" w:rsidRPr="00B5366E" w:rsidRDefault="00A0418F" w:rsidP="00497A6F">
            <w:pPr>
              <w:keepNext/>
              <w:jc w:val="both"/>
              <w:rPr>
                <w:rFonts w:ascii="Aptos Narrow" w:hAnsi="Aptos Narrow"/>
                <w:color w:val="000000"/>
              </w:rPr>
            </w:pPr>
            <w:r>
              <w:rPr>
                <w:rFonts w:ascii="Aptos Narrow" w:hAnsi="Aptos Narrow"/>
                <w:color w:val="000000"/>
              </w:rPr>
              <w:t>0.86628486</w:t>
            </w:r>
          </w:p>
        </w:tc>
        <w:tc>
          <w:tcPr>
            <w:tcW w:w="1207" w:type="dxa"/>
          </w:tcPr>
          <w:p w14:paraId="24E9A7F8" w14:textId="77777777" w:rsidR="00A0418F" w:rsidRDefault="00A0418F" w:rsidP="00497A6F">
            <w:pPr>
              <w:keepNext/>
              <w:jc w:val="both"/>
              <w:rPr>
                <w:rFonts w:ascii="Aptos Narrow" w:hAnsi="Aptos Narrow"/>
                <w:color w:val="000000"/>
              </w:rPr>
            </w:pPr>
            <w:r>
              <w:rPr>
                <w:rFonts w:ascii="Aptos Narrow" w:hAnsi="Aptos Narrow"/>
                <w:color w:val="000000"/>
              </w:rPr>
              <w:t>1067</w:t>
            </w:r>
          </w:p>
        </w:tc>
        <w:tc>
          <w:tcPr>
            <w:tcW w:w="1207" w:type="dxa"/>
          </w:tcPr>
          <w:p w14:paraId="32DD92E9" w14:textId="77777777" w:rsidR="00A0418F" w:rsidRDefault="00A0418F" w:rsidP="00497A6F">
            <w:pPr>
              <w:jc w:val="both"/>
              <w:rPr>
                <w:rFonts w:ascii="Aptos Narrow" w:hAnsi="Aptos Narrow"/>
                <w:color w:val="000000"/>
              </w:rPr>
            </w:pPr>
            <w:r>
              <w:rPr>
                <w:rFonts w:ascii="Aptos Narrow" w:hAnsi="Aptos Narrow"/>
                <w:color w:val="000000"/>
              </w:rPr>
              <w:t>268</w:t>
            </w:r>
          </w:p>
        </w:tc>
        <w:tc>
          <w:tcPr>
            <w:tcW w:w="1245" w:type="dxa"/>
          </w:tcPr>
          <w:p w14:paraId="7959C8DC" w14:textId="77777777" w:rsidR="00A0418F" w:rsidRDefault="00A0418F" w:rsidP="00497A6F">
            <w:pPr>
              <w:jc w:val="both"/>
              <w:rPr>
                <w:rFonts w:ascii="Aptos Narrow" w:hAnsi="Aptos Narrow"/>
                <w:color w:val="000000"/>
              </w:rPr>
            </w:pPr>
            <w:r>
              <w:rPr>
                <w:rFonts w:ascii="Aptos Narrow" w:hAnsi="Aptos Narrow"/>
                <w:color w:val="000000"/>
              </w:rPr>
              <w:t>0.002783883</w:t>
            </w:r>
          </w:p>
        </w:tc>
      </w:tr>
    </w:tbl>
    <w:p w14:paraId="7D4BB2F2" w14:textId="4AC1E405" w:rsidR="00E337C3" w:rsidRPr="00485B61" w:rsidRDefault="00A0418F" w:rsidP="00E337C3">
      <w:pPr>
        <w:spacing w:line="360" w:lineRule="auto"/>
        <w:jc w:val="both"/>
        <w:rPr>
          <w:rFonts w:asciiTheme="minorHAnsi" w:eastAsiaTheme="minorHAnsi" w:hAnsiTheme="minorHAnsi" w:cstheme="minorBidi"/>
          <w:sz w:val="22"/>
          <w:szCs w:val="22"/>
          <w:lang w:val="en-GB"/>
        </w:rPr>
      </w:pPr>
      <w:r w:rsidRPr="00485B61">
        <w:rPr>
          <w:sz w:val="20"/>
          <w:szCs w:val="20"/>
        </w:rPr>
        <w:t xml:space="preserve">Table </w:t>
      </w:r>
      <w:r>
        <w:rPr>
          <w:noProof/>
          <w:sz w:val="20"/>
          <w:szCs w:val="20"/>
        </w:rPr>
        <w:t>11</w:t>
      </w:r>
      <w:r w:rsidR="00E337C3">
        <w:fldChar w:fldCharType="end"/>
      </w:r>
      <w:r w:rsidR="00E337C3">
        <w:t xml:space="preserve"> c</w:t>
      </w:r>
      <w:r w:rsidR="00E337C3" w:rsidRPr="00E337C3">
        <w:t xml:space="preserve">ombining </w:t>
      </w:r>
      <w:r w:rsidR="00A95F63">
        <w:t>Wordpiece</w:t>
      </w:r>
      <w:r w:rsidR="00E337C3" w:rsidRPr="00E337C3">
        <w:t xml:space="preserve"> with LSA significantly boosts the faithfulness score to 0.3846, which is close to BPE’s level. This suggests that LSA helps </w:t>
      </w:r>
      <w:r w:rsidR="00A95F63">
        <w:t>Wordpiece</w:t>
      </w:r>
      <w:r w:rsidR="00E337C3" w:rsidRPr="00E337C3">
        <w:t xml:space="preserve"> in creating answers </w:t>
      </w:r>
      <w:r w:rsidR="00E337C3" w:rsidRPr="00E337C3">
        <w:lastRenderedPageBreak/>
        <w:t>that are more consistent with the original context, making it a strong option when factual accuracy is a priority.</w:t>
      </w:r>
    </w:p>
    <w:p w14:paraId="5C1CD8FC" w14:textId="77777777" w:rsidR="00E337C3" w:rsidRDefault="00E337C3" w:rsidP="00E337C3">
      <w:pPr>
        <w:spacing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39DA1F71" w14:textId="76147218" w:rsidR="003B5429"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r w:rsidR="00A95F63">
        <w:t>Wordpiece</w:t>
      </w:r>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5194BDA4" w14:textId="77777777" w:rsidR="00E337C3" w:rsidRDefault="00E337C3" w:rsidP="00E337C3">
      <w:pPr>
        <w:spacing w:line="360" w:lineRule="auto"/>
        <w:jc w:val="both"/>
      </w:pPr>
    </w:p>
    <w:p w14:paraId="65BC1DF9" w14:textId="69F3B5D9" w:rsidR="00E337C3" w:rsidRDefault="00E337C3" w:rsidP="00E337C3">
      <w:pPr>
        <w:spacing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r w:rsidR="00723226">
        <w:t>Sentencepiece</w:t>
      </w:r>
      <w:r w:rsidRPr="00E337C3">
        <w:t xml:space="preserve"> and </w:t>
      </w:r>
      <w:r w:rsidR="00A95F63">
        <w:t>Wordpiece</w:t>
      </w:r>
      <w:r w:rsidRPr="00E337C3">
        <w:t xml:space="preserve"> provide balanced alternatives, with </w:t>
      </w:r>
      <w:r w:rsidR="00A95F63">
        <w:t>Wordpiece</w:t>
      </w:r>
      <w:r w:rsidRPr="00E337C3">
        <w:t xml:space="preserve"> showing particular strength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3B80A715" w14:textId="77777777" w:rsidR="00357FEC" w:rsidRDefault="00357FEC" w:rsidP="00E337C3">
      <w:pPr>
        <w:spacing w:line="360" w:lineRule="auto"/>
        <w:jc w:val="both"/>
        <w:rPr>
          <w:rFonts w:ascii="-webkit-standard" w:hAnsi="-webkit-standard"/>
          <w:color w:val="000000"/>
          <w:sz w:val="27"/>
          <w:szCs w:val="27"/>
        </w:rPr>
      </w:pPr>
    </w:p>
    <w:p w14:paraId="4217B184" w14:textId="77777777" w:rsidR="00357FEC" w:rsidRDefault="00357FEC" w:rsidP="00E337C3">
      <w:pPr>
        <w:spacing w:line="360" w:lineRule="auto"/>
        <w:jc w:val="both"/>
        <w:rPr>
          <w:rFonts w:ascii="-webkit-standard" w:hAnsi="-webkit-standard"/>
          <w:color w:val="000000"/>
          <w:sz w:val="27"/>
          <w:szCs w:val="27"/>
        </w:rPr>
      </w:pPr>
    </w:p>
    <w:p w14:paraId="3C10B780" w14:textId="77777777" w:rsidR="00357FEC" w:rsidRDefault="00357FEC" w:rsidP="00E337C3">
      <w:pPr>
        <w:spacing w:line="360" w:lineRule="auto"/>
        <w:jc w:val="both"/>
        <w:rPr>
          <w:rFonts w:ascii="-webkit-standard" w:hAnsi="-webkit-standard"/>
          <w:color w:val="000000"/>
          <w:sz w:val="27"/>
          <w:szCs w:val="27"/>
        </w:rPr>
      </w:pP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1C3F5E9D"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5" w:name="_Toc174706809"/>
      <w:r>
        <w:lastRenderedPageBreak/>
        <w:t>Conclusion</w:t>
      </w:r>
      <w:bookmarkEnd w:id="195"/>
    </w:p>
    <w:p w14:paraId="5201DC90" w14:textId="77777777" w:rsidR="00EE526F" w:rsidRPr="00EE526F" w:rsidRDefault="00EE526F" w:rsidP="00EE526F">
      <w:pPr>
        <w:rPr>
          <w:lang w:val="en-GB"/>
        </w:rPr>
      </w:pPr>
    </w:p>
    <w:p w14:paraId="18FF33DC" w14:textId="60F41F9C" w:rsidR="00824CD1" w:rsidRDefault="00824CD1" w:rsidP="00BF6666">
      <w:pPr>
        <w:spacing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looked into</w:t>
      </w:r>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r w:rsidR="00723226">
        <w:t>Sentencepiece</w:t>
      </w:r>
      <w:r w:rsidRPr="00824CD1">
        <w:t xml:space="preserve">, and </w:t>
      </w:r>
      <w:r w:rsidR="00A95F63">
        <w:t>Wordpiece</w:t>
      </w:r>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195EBF77" w14:textId="77777777" w:rsidR="00E65FE8" w:rsidRDefault="00E65FE8" w:rsidP="00BF6666">
      <w:pPr>
        <w:spacing w:line="360" w:lineRule="auto"/>
        <w:jc w:val="both"/>
      </w:pPr>
    </w:p>
    <w:p w14:paraId="5BC81C95" w14:textId="75B4FD65" w:rsidR="00E65FE8" w:rsidRDefault="00D42015" w:rsidP="00BF6666">
      <w:pPr>
        <w:spacing w:line="360" w:lineRule="auto"/>
        <w:jc w:val="both"/>
      </w:pPr>
      <w:r>
        <w:t xml:space="preserve">The study found that </w:t>
      </w:r>
      <w:r w:rsidR="00B93B5F">
        <w:t>Mistral (7B)</w:t>
      </w:r>
      <w:r w:rsidR="00824CD1">
        <w:t xml:space="preserve"> </w:t>
      </w:r>
      <w:r>
        <w:t>is the best open-source LLM to be used as a zero-shot recommender for airlines in both the cases ie. without KG and with KG,</w:t>
      </w:r>
      <w:r w:rsidR="00824CD1">
        <w:t xml:space="preserve"> when compared to </w:t>
      </w:r>
      <w:r w:rsidR="00B93B5F">
        <w:t>Llama-2</w:t>
      </w:r>
      <w:r w:rsidR="00824CD1">
        <w:t xml:space="preserve">, </w:t>
      </w:r>
      <w:r>
        <w:t>from the NDCG</w:t>
      </w:r>
      <w:r w:rsidR="00824CD1">
        <w:t>@3</w:t>
      </w:r>
      <w:r>
        <w:t>, Recall@3, Precision @3 scores.</w:t>
      </w:r>
      <w:r w:rsidR="00857DEA">
        <w:t xml:space="preserve"> </w:t>
      </w:r>
      <w:r w:rsidR="00824CD1">
        <w:t xml:space="preserve">Since the target for number of generated outputs is 3 we need to look at the top 3 outputs produced. Hence the value 3 was selected as K in NDCG, Recall, Precision etc. </w:t>
      </w:r>
      <w:r w:rsidR="00974233" w:rsidRPr="00974233">
        <w:t xml:space="preserve">With the adoption of the knowledge graph (KG) into the architecture, there was a considerable improvement in the values of these metrics for both </w:t>
      </w:r>
      <w:r w:rsidR="00B93B5F">
        <w:t>Llama-2</w:t>
      </w:r>
      <w:r w:rsidR="00974233" w:rsidRPr="00974233">
        <w:t xml:space="preserve"> and Mistral. </w:t>
      </w:r>
      <w:r w:rsidR="00DA1AFA">
        <w:t xml:space="preserve">It helped in gaining insight into some of the internal information that was not explicitly specified. </w:t>
      </w:r>
      <w:r w:rsidR="00D21A3A">
        <w:t>In light of this</w:t>
      </w:r>
      <w:r w:rsidR="00974233" w:rsidRPr="00974233">
        <w:t xml:space="preserve">, the </w:t>
      </w:r>
      <w:r w:rsidR="004D589E">
        <w:t xml:space="preserve">performance </w:t>
      </w:r>
      <w:r w:rsidR="00974233" w:rsidRPr="00974233">
        <w:t xml:space="preserve">scores of </w:t>
      </w:r>
      <w:r w:rsidR="00B93B5F">
        <w:t>Mistral (7B)</w:t>
      </w:r>
      <w:r w:rsidR="00974233" w:rsidRPr="00974233">
        <w:t xml:space="preserve"> consistently outperformed those of </w:t>
      </w:r>
      <w:r w:rsidR="00B93B5F">
        <w:t>Llama-2</w:t>
      </w:r>
      <w:r w:rsidR="00974233" w:rsidRPr="00974233">
        <w:t xml:space="preserve">, indicating that </w:t>
      </w:r>
      <w:r w:rsidR="00B93B5F">
        <w:t>Mistral (7B)</w:t>
      </w:r>
      <w:r w:rsidR="00974233" w:rsidRPr="00974233">
        <w:t xml:space="preserve"> is more effective in leveraging the KG to enhance the performance of the zero-shot recommender system. This suggests that </w:t>
      </w:r>
      <w:r w:rsidR="00B93B5F">
        <w:t>Mistral (7B)</w:t>
      </w:r>
      <w:r w:rsidR="00974233" w:rsidRPr="00974233">
        <w:t xml:space="preserve"> is the superior choice for scenarios where maximizing accuracy and relevancy in recommendations is critical.</w:t>
      </w:r>
    </w:p>
    <w:p w14:paraId="60CBD27C" w14:textId="69D4FB40" w:rsidR="002966EA" w:rsidRDefault="002966EA" w:rsidP="00BF6666">
      <w:pPr>
        <w:spacing w:line="360" w:lineRule="auto"/>
        <w:jc w:val="both"/>
      </w:pPr>
      <w:r>
        <w:t xml:space="preserve">This could be largely attributed to the Sliding Window Attention mechanism as described in Section </w:t>
      </w:r>
      <w:r>
        <w:fldChar w:fldCharType="begin"/>
      </w:r>
      <w:r>
        <w:instrText xml:space="preserve"> REF _Ref174369258 \r \h </w:instrText>
      </w:r>
      <w:r>
        <w:fldChar w:fldCharType="separate"/>
      </w:r>
      <w:r w:rsidR="00A0418F">
        <w:t>2.3.2.1</w:t>
      </w:r>
      <w:r>
        <w:fldChar w:fldCharType="end"/>
      </w:r>
      <w:r>
        <w:t xml:space="preserve"> 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p>
    <w:p w14:paraId="3C21A730" w14:textId="4D20074D" w:rsidR="002966EA" w:rsidRDefault="002966EA" w:rsidP="00BF6666">
      <w:pPr>
        <w:spacing w:line="360" w:lineRule="auto"/>
        <w:jc w:val="both"/>
      </w:pPr>
      <w:r>
        <w:lastRenderedPageBreak/>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 helped improve the accuracy of the retrieved results thereby ensurin a better performing RAG system.</w:t>
      </w:r>
      <w:r w:rsidR="00E43858">
        <w:t xml:space="preserve"> </w:t>
      </w:r>
      <w:r w:rsidR="002C3D41" w:rsidRPr="002C3D41">
        <w:t>Among the token optimization techniques we examined, byte-pair encoding (BPE) stands out as the most effective for improving the language model's performance. Unlike BPE combined with a Latent Semantic Analysis (LSA) summarizer—which can significantly alter the context and query—BPE maintains the integrity of the input, keeping the context and queries more consistent.</w:t>
      </w:r>
    </w:p>
    <w:p w14:paraId="79883ED0" w14:textId="77777777" w:rsidR="00EE526F" w:rsidRDefault="00EE526F" w:rsidP="00BF6666">
      <w:pPr>
        <w:spacing w:line="360" w:lineRule="auto"/>
        <w:jc w:val="both"/>
      </w:pPr>
    </w:p>
    <w:p w14:paraId="493A41B3" w14:textId="77777777" w:rsidR="00EE526F" w:rsidRDefault="00EE526F" w:rsidP="00BF6666">
      <w:pPr>
        <w:spacing w:line="360" w:lineRule="auto"/>
        <w:jc w:val="both"/>
      </w:pPr>
    </w:p>
    <w:p w14:paraId="5A63EC22" w14:textId="77777777" w:rsidR="00EE526F" w:rsidRDefault="00EE526F" w:rsidP="00BF6666">
      <w:pPr>
        <w:spacing w:line="360" w:lineRule="auto"/>
        <w:jc w:val="both"/>
      </w:pPr>
    </w:p>
    <w:p w14:paraId="6BF06293" w14:textId="77777777" w:rsidR="00EE526F" w:rsidRDefault="00EE526F" w:rsidP="00BF6666">
      <w:pPr>
        <w:spacing w:line="360" w:lineRule="auto"/>
        <w:jc w:val="both"/>
      </w:pPr>
    </w:p>
    <w:p w14:paraId="7D8065C3" w14:textId="77777777" w:rsidR="00EE526F" w:rsidRDefault="00EE526F" w:rsidP="00BF6666">
      <w:pPr>
        <w:spacing w:line="360" w:lineRule="auto"/>
        <w:jc w:val="both"/>
      </w:pP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53432993" w14:textId="77777777" w:rsidR="00C713D7" w:rsidRDefault="00C713D7" w:rsidP="00BF6666">
      <w:pPr>
        <w:spacing w:line="360" w:lineRule="auto"/>
        <w:jc w:val="both"/>
      </w:pPr>
    </w:p>
    <w:p w14:paraId="2F33CC31"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590113B6" w14:textId="77777777" w:rsidR="00C713D7" w:rsidRDefault="00C713D7" w:rsidP="00BF6666">
      <w:pPr>
        <w:spacing w:line="360" w:lineRule="auto"/>
        <w:jc w:val="both"/>
      </w:pPr>
    </w:p>
    <w:p w14:paraId="491AE135" w14:textId="77777777" w:rsidR="00C713D7" w:rsidRDefault="00C713D7" w:rsidP="00BF6666">
      <w:pPr>
        <w:spacing w:line="360" w:lineRule="auto"/>
        <w:jc w:val="both"/>
      </w:pPr>
    </w:p>
    <w:p w14:paraId="25DDC80C" w14:textId="77777777" w:rsidR="00C713D7" w:rsidRDefault="00C713D7" w:rsidP="00BF6666">
      <w:pPr>
        <w:spacing w:line="360" w:lineRule="auto"/>
        <w:jc w:val="both"/>
      </w:pPr>
    </w:p>
    <w:p w14:paraId="4859B44A" w14:textId="77777777" w:rsidR="00C713D7" w:rsidRDefault="00C713D7" w:rsidP="00BF6666">
      <w:pPr>
        <w:spacing w:line="360" w:lineRule="auto"/>
        <w:jc w:val="both"/>
      </w:pPr>
    </w:p>
    <w:p w14:paraId="02CC2FB5" w14:textId="77777777" w:rsidR="00EE526F" w:rsidRDefault="00EE526F" w:rsidP="00BF6666">
      <w:pPr>
        <w:spacing w:line="360" w:lineRule="auto"/>
        <w:jc w:val="both"/>
      </w:pPr>
    </w:p>
    <w:p w14:paraId="57E46C60" w14:textId="77777777" w:rsidR="006F7DEC" w:rsidRDefault="006F7DEC" w:rsidP="00BF6666">
      <w:pPr>
        <w:spacing w:line="360" w:lineRule="auto"/>
        <w:jc w:val="both"/>
      </w:pPr>
    </w:p>
    <w:p w14:paraId="76997D67" w14:textId="00B939E1" w:rsidR="006F7DEC" w:rsidRDefault="006F7DEC" w:rsidP="00EE526F">
      <w:pPr>
        <w:pStyle w:val="Heading1"/>
        <w:jc w:val="center"/>
      </w:pPr>
      <w:bookmarkStart w:id="196" w:name="_Toc174706810"/>
      <w:r>
        <w:lastRenderedPageBreak/>
        <w:t>Future work</w:t>
      </w:r>
      <w:bookmarkEnd w:id="196"/>
    </w:p>
    <w:p w14:paraId="39C3E283" w14:textId="736E09DF" w:rsidR="009E213E" w:rsidRPr="009E213E" w:rsidRDefault="009E213E" w:rsidP="009E213E">
      <w:pPr>
        <w:spacing w:line="360" w:lineRule="auto"/>
        <w:jc w:val="both"/>
      </w:pPr>
      <w:r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Fine-Tuning and Re-Ranking with Cross-Encoders: Future studies could look into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2DB0FAD2" w14:textId="77777777" w:rsidR="002966EA" w:rsidRPr="00BF6666" w:rsidRDefault="002966EA" w:rsidP="00BF6666">
      <w:pPr>
        <w:spacing w:line="360" w:lineRule="auto"/>
        <w:jc w:val="both"/>
      </w:pPr>
    </w:p>
    <w:p w14:paraId="66A4E979" w14:textId="6FD0302B" w:rsidR="0030703D" w:rsidRDefault="0030703D" w:rsidP="00991087">
      <w:pPr>
        <w:spacing w:line="360" w:lineRule="auto"/>
        <w:jc w:val="both"/>
      </w:pPr>
      <w:r w:rsidRPr="008841C9">
        <w:t></w:t>
      </w:r>
      <w:r>
        <w:t xml:space="preserve">  Demonstrates</w:t>
      </w:r>
      <w:r w:rsidR="00991087">
        <w:t xml:space="preserve"> </w:t>
      </w:r>
      <w:r>
        <w:t>Shows</w:t>
      </w:r>
      <w:r w:rsidR="00B02042">
        <w:t xml:space="preserve"> </w:t>
      </w:r>
      <w:r>
        <w:t>Depicts</w:t>
      </w:r>
      <w:r w:rsidR="00B02042">
        <w:t xml:space="preserve"> </w:t>
      </w:r>
      <w:r>
        <w:t>Portrays</w:t>
      </w:r>
      <w:r w:rsidR="00B02042">
        <w:t xml:space="preserve"> </w:t>
      </w:r>
      <w:r>
        <w:t>Represents</w:t>
      </w:r>
      <w:r w:rsidR="00B02042">
        <w:t xml:space="preserve"> </w:t>
      </w:r>
      <w:r>
        <w:t>Exemplifies</w:t>
      </w:r>
      <w:r w:rsidR="00B02042">
        <w:t xml:space="preserve"> </w:t>
      </w:r>
      <w:r>
        <w:t>Highlights</w:t>
      </w:r>
      <w:r w:rsidR="00B02042">
        <w:t xml:space="preserve"> </w:t>
      </w:r>
      <w:r>
        <w:t>Clarifies Outlines Conveys</w:t>
      </w:r>
    </w:p>
    <w:p w14:paraId="76715A36" w14:textId="1C3A5CC8" w:rsidR="0030703D" w:rsidRDefault="00046FB4" w:rsidP="00265C8F">
      <w:pPr>
        <w:spacing w:line="360" w:lineRule="auto"/>
        <w:jc w:val="both"/>
      </w:pPr>
      <w:r>
        <w:tab/>
      </w:r>
    </w:p>
    <w:p w14:paraId="106AE974" w14:textId="77777777" w:rsidR="008E1464" w:rsidRDefault="008E1464"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197" w:name="_Toc174706811"/>
      <w:r w:rsidRPr="00324921">
        <w:lastRenderedPageBreak/>
        <w:t>References</w:t>
      </w:r>
      <w:bookmarkEnd w:id="197"/>
    </w:p>
    <w:p w14:paraId="03204C89" w14:textId="0DE5B694" w:rsidR="008E73B2" w:rsidRPr="008E73B2" w:rsidRDefault="008E73B2" w:rsidP="00997A5D">
      <w:pPr>
        <w:pStyle w:val="Bibliography"/>
        <w:spacing w:line="240" w:lineRule="auto"/>
        <w:ind w:hanging="720"/>
      </w:pPr>
      <w:r w:rsidRPr="008E73B2">
        <w:t>Achiam, J., Adler, S., Agarwal, S., Ahmad, L., Akkaya, I., Aleman, F.L., Almeida, D., Altenschmidt, J., Altman, S., Anadkat, S., Avila, R., Babuschkin, I., Balaji, S., Balcom, V., Baltescu, P., Bao, H., Bavarian, M., Belgum, J., Bello, I., Berdine, J., Bernadett-Shapiro, G., Berner, C., Bogdonoff, L., Boiko, O., Boyd, M., Brakman, A.-L., Brockman, G., Brooks, T., Brundage, M., Button, K., Cai, T., Campbell, R., Cann, A., Carey, B., Carlson, C., Carmichael, R., Chan, B., Chang, C., Chantzis, F., Chen, D., Chen, S., Chen, R., Chen, J., Chen, M., Chess, B., Cho, C., Chu, C., Chung, H.W., Cummings, D., Currier, J., Dai, Y., Decareaux, C., Degry, T., Deutsch, N., Deville, D., Dhar, A., Dohan, D., Dowling, S., Dunning, S., Ecoffet, A., Eleti, A., Eloundou, T., Farhi, D., Fedus, L., Felix, N., Fishman, S.P., Forte, J., Fulford, I., Gao, L., Georges, E., Gibson, C., Goel, V., Gogineni, T., Goh, G., Gontijo-Lopes, R., Gordon, J., Grafstein, M., Gray, S., Greene, R., Gross,. (2023) ‘GPT-4 Technical Report’, </w:t>
      </w:r>
      <w:r w:rsidRPr="008E73B2">
        <w:rPr>
          <w:i/>
          <w:iCs/>
        </w:rPr>
        <w:t>arXiv e-prints</w:t>
      </w:r>
      <w:r w:rsidRPr="008E73B2">
        <w:t>, available at: </w:t>
      </w:r>
      <w:r>
        <w:t>https://doi.org/10.48550/arXiv.2303.08774</w:t>
      </w:r>
      <w:r w:rsidRPr="008E73B2">
        <w:t>(Accessed: [date you accessed]).</w:t>
      </w:r>
    </w:p>
    <w:p w14:paraId="1A39C266" w14:textId="77777777" w:rsidR="00B93B5F" w:rsidRPr="00B93B5F" w:rsidRDefault="00324921" w:rsidP="00997A5D">
      <w:pPr>
        <w:pStyle w:val="Bibliography"/>
        <w:spacing w:line="240" w:lineRule="auto"/>
        <w:ind w:hanging="720"/>
      </w:pPr>
      <w:r>
        <w:fldChar w:fldCharType="begin"/>
      </w:r>
      <w:r w:rsidRPr="008E73B2">
        <w:instrText xml:space="preserve"> ADDIN ZOTERO_BIBL {"uncited":[],"omitted":[],"custom":[]} CSL_BIBLIOGRAPHY </w:instrText>
      </w:r>
      <w:r>
        <w:fldChar w:fldCharType="separate"/>
      </w:r>
      <w:r w:rsidR="00B93B5F" w:rsidRPr="00B93B5F">
        <w:t xml:space="preserve">Adomavicius, G. and Tuzhilin, A. (2005) ‘Toward the next generation of recommender systems: a survey of the state-of-the-art and possible extensions’, </w:t>
      </w:r>
      <w:r w:rsidR="00B93B5F" w:rsidRPr="00B93B5F">
        <w:rPr>
          <w:i/>
          <w:iCs/>
        </w:rPr>
        <w:t>IEEE Transactions on Knowledge and Data Engineering</w:t>
      </w:r>
      <w:r w:rsidR="00B93B5F" w:rsidRPr="00B93B5F">
        <w:t>, 17(6), 734–749, available: https://doi.org/10.1109/TKDE.2005.99.</w:t>
      </w:r>
    </w:p>
    <w:p w14:paraId="34E393C1" w14:textId="77777777" w:rsidR="00B93B5F" w:rsidRPr="00B93B5F" w:rsidRDefault="00B93B5F" w:rsidP="00997A5D">
      <w:pPr>
        <w:pStyle w:val="Bibliography"/>
        <w:spacing w:line="240" w:lineRule="auto"/>
        <w:ind w:hanging="720"/>
      </w:pPr>
      <w:r w:rsidRPr="00B93B5F">
        <w:t>Ainslie, J., Lee-Thorp, J., de Jong, M., Zemlyanskiy, Y., Lebrón, F., and Sanghai, S. (2023) ‘GQA: Training Generalized Multi-Query Transformer Models from Multi-Head Checkpoints’, available: http://arxiv.org/abs/2305.13245 [accessed 25 Jul 2024].</w:t>
      </w:r>
    </w:p>
    <w:p w14:paraId="19A81EA5" w14:textId="77777777" w:rsidR="00B93B5F" w:rsidRPr="00B93B5F" w:rsidRDefault="00B93B5F" w:rsidP="00997A5D">
      <w:pPr>
        <w:pStyle w:val="Bibliography"/>
        <w:spacing w:line="240" w:lineRule="auto"/>
        <w:ind w:hanging="720"/>
      </w:pPr>
      <w:r w:rsidRPr="00B93B5F">
        <w:t>Airline Reviews Dataset [online] (2024) available: https://www.kaggle.com/datasets/sujalsuthar/airlines-reviews [accessed 31 Jul 2024].</w:t>
      </w:r>
    </w:p>
    <w:p w14:paraId="61AC5703" w14:textId="77777777" w:rsidR="00B93B5F" w:rsidRPr="00B93B5F" w:rsidRDefault="00B93B5F" w:rsidP="00997A5D">
      <w:pPr>
        <w:pStyle w:val="Bibliography"/>
        <w:spacing w:line="240" w:lineRule="auto"/>
        <w:ind w:hanging="720"/>
      </w:pPr>
      <w:r w:rsidRPr="00B93B5F">
        <w:t>Ba, J.L., Kiros, J.R., and Hinton, G.E. (2016) ‘Layer Normalization’, available: http://arxiv.org/abs/1607.06450 [accessed 5 Aug 2024].</w:t>
      </w:r>
    </w:p>
    <w:p w14:paraId="2B92FB56" w14:textId="77777777" w:rsidR="00B93B5F" w:rsidRPr="00B93B5F" w:rsidRDefault="00B93B5F" w:rsidP="00997A5D">
      <w:pPr>
        <w:pStyle w:val="Bibliography"/>
        <w:spacing w:line="240" w:lineRule="auto"/>
        <w:ind w:hanging="720"/>
      </w:pPr>
      <w:r w:rsidRPr="00B93B5F">
        <w:t>Bai, Y., Jones, A., Ndousse, K., Askell, A., Chen, A., DasSarma, N., Drain, D., Fort, S., Ganguli, D., Henighan, T., Joseph, N., Kadavath, S., Kernion, J., Conerly, T., El-Showk, S., Elhage, N., Hatfield-Dodds, Z., Hernandez, D., Hume, T., Johnston, S., Kravec, S., Lovitt, L., Nanda, N., Olsson, C., Amodei, D., Brown, T., Clark, J., McCandlish, S., Olah, C., Mann, B., and Kaplan, J. (2022) ‘Training a Helpful and Harmless Assistant with Reinforcement Learning from Human Feedback’, available: http://arxiv.org/abs/2204.05862 [accessed 29 Jul 2024].</w:t>
      </w:r>
    </w:p>
    <w:p w14:paraId="40C0E5A3" w14:textId="77777777" w:rsidR="00B93B5F" w:rsidRPr="00B93B5F" w:rsidRDefault="00B93B5F" w:rsidP="00997A5D">
      <w:pPr>
        <w:pStyle w:val="Bibliography"/>
        <w:spacing w:line="240" w:lineRule="auto"/>
        <w:ind w:hanging="720"/>
      </w:pPr>
      <w:r w:rsidRPr="00B93B5F">
        <w:t xml:space="preserve">Bao, K., Zhang, J., Zhang, Y., Wenjie, W., Feng, F., and He, X. (2023) ‘Large Language Models for Recommendation: Progresses and Future Directions’, in </w:t>
      </w:r>
      <w:r w:rsidRPr="00B93B5F">
        <w:rPr>
          <w:i/>
          <w:iCs/>
        </w:rPr>
        <w:t>Proceedings of the Annual International ACM SIGIR Conference on Research and Development in Information Retrieval in the Asia Pacific Region</w:t>
      </w:r>
      <w:r w:rsidRPr="00B93B5F">
        <w:t>, Presented at the SIGIR-AP ’23: Annual International ACM SIGIR Conference on Research and Development in Information Retrieval in the Asia Pacific Region, Beijing China: ACM, 306–309, available: https://doi.org/10.1145/3624918.3629550.</w:t>
      </w:r>
    </w:p>
    <w:p w14:paraId="43367E6C" w14:textId="77777777" w:rsidR="00B93B5F" w:rsidRPr="00B93B5F" w:rsidRDefault="00B93B5F" w:rsidP="00997A5D">
      <w:pPr>
        <w:pStyle w:val="Bibliography"/>
        <w:spacing w:line="240" w:lineRule="auto"/>
        <w:ind w:hanging="720"/>
      </w:pPr>
      <w:r w:rsidRPr="00B93B5F">
        <w:t xml:space="preserve">Barnett, S., Kurniawan, S., Thudumu, S., Brannelly, Z., and Abdelrazek, M. (2024) ‘Seven Failure Points When Engineering a Retrieval Augmented Generation System’, in </w:t>
      </w:r>
      <w:r w:rsidRPr="00B93B5F">
        <w:rPr>
          <w:i/>
          <w:iCs/>
        </w:rPr>
        <w:t>2024 IEEE/ACM 3rd International Conference on AI Engineering – Software Engineering for AI (CAIN)</w:t>
      </w:r>
      <w:r w:rsidRPr="00B93B5F">
        <w:t>, Presented at the 2024 IEEE/ACM 3rd International Conference on AI Engineering – Software Engineering for AI (CAIN), 194–199, available: https://ieeexplore.ieee.org/document/10556182/ [accessed 28 Jul 2024].</w:t>
      </w:r>
    </w:p>
    <w:p w14:paraId="1C9CD7C4" w14:textId="77777777" w:rsidR="00B93B5F" w:rsidRPr="00B93B5F" w:rsidRDefault="00B93B5F" w:rsidP="00997A5D">
      <w:pPr>
        <w:pStyle w:val="Bibliography"/>
        <w:spacing w:line="240" w:lineRule="auto"/>
        <w:ind w:hanging="720"/>
      </w:pPr>
      <w:r w:rsidRPr="00B93B5F">
        <w:t xml:space="preserve">Brown, T., Mann, B., Ryder, N., Subbiah, M., Kaplan, J.D., Dhariwal, P., Neelakantan, A., Shyam, P., Sastry, G., Askell, A., Agarwal, S., Herbert-Voss, A., Krueger, G., Henighan, T., Child, R., Ramesh, A., Ziegler, D., Wu, J., Winter, C., Hesse, C., Chen, M., Sigler, E., Litwin, M., Gray, S., Chess, B., Clark, J., Berner, C., McCandlish, S., Radford, A., Sutskever, I., and Amodei, D. (2020) ‘Language Models are Few-Shot Learners’, in </w:t>
      </w:r>
      <w:r w:rsidRPr="00B93B5F">
        <w:rPr>
          <w:i/>
          <w:iCs/>
        </w:rPr>
        <w:t>Advances in Neural Information Processing Systems</w:t>
      </w:r>
      <w:r w:rsidRPr="00B93B5F">
        <w:t xml:space="preserve">, Curran Associates, Inc., 1877–1901, </w:t>
      </w:r>
      <w:r w:rsidRPr="00B93B5F">
        <w:lastRenderedPageBreak/>
        <w:t>available: https://papers.nips.cc/paper_files/paper/2020/hash/1457c0d6bfcb4967418bfb8ac142f64a-Abstract.html [accessed 25 Jul 2024].</w:t>
      </w:r>
    </w:p>
    <w:p w14:paraId="480E4E92" w14:textId="77777777" w:rsidR="00B93B5F" w:rsidRPr="00B93B5F" w:rsidRDefault="00B93B5F" w:rsidP="00997A5D">
      <w:pPr>
        <w:pStyle w:val="Bibliography"/>
        <w:spacing w:line="240" w:lineRule="auto"/>
        <w:ind w:hanging="720"/>
      </w:pPr>
      <w:r w:rsidRPr="00B93B5F">
        <w:t xml:space="preserve">Cai, H., Zheng, V.W., and Chang, K.C.-C. (2018) ‘A Comprehensive Survey of Graph Embedding: Problems, Techniques, and Applications’, </w:t>
      </w:r>
      <w:r w:rsidRPr="00B93B5F">
        <w:rPr>
          <w:i/>
          <w:iCs/>
        </w:rPr>
        <w:t>IEEE Transactions on Knowledge and Data Engineering</w:t>
      </w:r>
      <w:r w:rsidRPr="00B93B5F">
        <w:t>, 30(9), 1616–1637, available: https://doi.org/10.1109/TKDE.2018.2807452.</w:t>
      </w:r>
    </w:p>
    <w:p w14:paraId="67E9251B" w14:textId="77777777" w:rsidR="00B93B5F" w:rsidRPr="00B93B5F" w:rsidRDefault="00B93B5F" w:rsidP="00997A5D">
      <w:pPr>
        <w:pStyle w:val="Bibliography"/>
        <w:spacing w:line="240" w:lineRule="auto"/>
        <w:ind w:hanging="720"/>
      </w:pPr>
      <w:r w:rsidRPr="00B93B5F">
        <w:t xml:space="preserve">Chen, B. and Bertozzi, A.L. (2023) ‘AutoKG: Efficient Automated Knowledge Graph Generation for Language Models’, in </w:t>
      </w:r>
      <w:r w:rsidRPr="00B93B5F">
        <w:rPr>
          <w:i/>
          <w:iCs/>
        </w:rPr>
        <w:t>2023 IEEE International Conference on Big Data (BigData)</w:t>
      </w:r>
      <w:r w:rsidRPr="00B93B5F">
        <w:t>, Presented at the 2023 IEEE International Conference on Big Data (BigData), Sorrento, Italy: IEEE, 3117–3126, available: https://doi.org/10.1109/BigData59044.2023.10386454.</w:t>
      </w:r>
    </w:p>
    <w:p w14:paraId="7641767D" w14:textId="77777777" w:rsidR="00B93B5F" w:rsidRPr="00B93B5F" w:rsidRDefault="00B93B5F" w:rsidP="00997A5D">
      <w:pPr>
        <w:pStyle w:val="Bibliography"/>
        <w:spacing w:line="240" w:lineRule="auto"/>
        <w:ind w:hanging="720"/>
      </w:pPr>
      <w:r w:rsidRPr="00B93B5F">
        <w:t>Chen, J., Xiao, S., Zhang, P., Luo, K., Lian, D., and Liu, Z. (2024) ‘BGE M3-Embedding: Multi-Lingual, Multi-Functionality, Multi-Granularity Text Embeddings Through Self-Knowledge Distillation’, available: http://arxiv.org/abs/2402.03216 [accessed 28 Jul 2024].</w:t>
      </w:r>
    </w:p>
    <w:p w14:paraId="486B9903" w14:textId="77777777" w:rsidR="00B93B5F" w:rsidRPr="00B93B5F" w:rsidRDefault="00B93B5F" w:rsidP="00997A5D">
      <w:pPr>
        <w:pStyle w:val="Bibliography"/>
        <w:spacing w:line="240" w:lineRule="auto"/>
        <w:ind w:hanging="720"/>
      </w:pPr>
      <w:r w:rsidRPr="00B93B5F">
        <w:t xml:space="preserve">Chiu, J. and Shinzato, K. (2022) ‘Cross-Encoder Data Annotation for Bi-Encoder Based Product Matching’, in Li, Y. and Lazaridou, A., eds., </w:t>
      </w:r>
      <w:r w:rsidRPr="00B93B5F">
        <w:rPr>
          <w:i/>
          <w:iCs/>
        </w:rPr>
        <w:t>Proceedings of the 2022 Conference on Empirical Methods in Natural Language Processing: Industry Track</w:t>
      </w:r>
      <w:r w:rsidRPr="00B93B5F">
        <w:t>, Presented at the EMNLP 2022, Abu Dhabi, UAE: Association for Computational Linguistics, 161–168, available: https://doi.org/10.18653/v1/2022.emnlp-industry.16.</w:t>
      </w:r>
    </w:p>
    <w:p w14:paraId="62D9EED1" w14:textId="77777777" w:rsidR="00B93B5F" w:rsidRPr="00B93B5F" w:rsidRDefault="00B93B5F" w:rsidP="00997A5D">
      <w:pPr>
        <w:pStyle w:val="Bibliography"/>
        <w:spacing w:line="240" w:lineRule="auto"/>
        <w:ind w:hanging="720"/>
      </w:pPr>
      <w:r w:rsidRPr="00B93B5F">
        <w:t xml:space="preserve">Conneau, A., Khandelwal, K., Goyal, N., Chaudhary, V., Wenzek, G., Guzmán, F., Grave, E., Ott, M., Zettlemoyer, L., and Stoyanov, V. (2020) ‘Unsupervised Cross-lingual Representation Learning at Scale’, in Jurafsky, D., Chai, J., Schluter, N. and Tetreault, J., eds., </w:t>
      </w:r>
      <w:r w:rsidRPr="00B93B5F">
        <w:rPr>
          <w:i/>
          <w:iCs/>
        </w:rPr>
        <w:t>Proceedings of the 58th Annual Meeting of the Association for Computational Linguistics</w:t>
      </w:r>
      <w:r w:rsidRPr="00B93B5F">
        <w:t>, Presented at the ACL 2020, Online: Association for Computational Linguistics, 8440–8451, available: https://doi.org/10.18653/v1/2020.acl-main.747.</w:t>
      </w:r>
    </w:p>
    <w:p w14:paraId="5DABA2E3" w14:textId="77777777" w:rsidR="00B93B5F" w:rsidRPr="00B93B5F" w:rsidRDefault="00B93B5F" w:rsidP="00997A5D">
      <w:pPr>
        <w:pStyle w:val="Bibliography"/>
        <w:spacing w:line="240" w:lineRule="auto"/>
        <w:ind w:hanging="720"/>
      </w:pPr>
      <w:r w:rsidRPr="00B93B5F">
        <w:t xml:space="preserve">Deerwester, S., Dumais, S.T., Furnas, G.W., Landauer, T.K., and Harshman, R. (1990) ‘Indexing by latent semantic analysis’, </w:t>
      </w:r>
      <w:r w:rsidRPr="00B93B5F">
        <w:rPr>
          <w:i/>
          <w:iCs/>
        </w:rPr>
        <w:t>Journal of the American Society for Information Science</w:t>
      </w:r>
      <w:r w:rsidRPr="00B93B5F">
        <w:t>, 41(6), 391–407, available: https://doi.org/10.1002/(SICI)1097-4571(199009)41:6&lt;391::AID-ASI1&gt;3.0.CO;2-9.</w:t>
      </w:r>
    </w:p>
    <w:p w14:paraId="1C94CBF0" w14:textId="77777777" w:rsidR="00B93B5F" w:rsidRPr="00B93B5F" w:rsidRDefault="00B93B5F" w:rsidP="00997A5D">
      <w:pPr>
        <w:pStyle w:val="Bibliography"/>
        <w:spacing w:line="240" w:lineRule="auto"/>
        <w:ind w:hanging="720"/>
      </w:pPr>
      <w:r w:rsidRPr="00B93B5F">
        <w:t>Devlin, J., Chang, M.-W., Lee, K., and Toutanova, K. (2019a) ‘BERT: Pre-training of Deep Bidirectional Transformers for Language Understanding’, available: http://arxiv.org/abs/1810.04805 [accessed 4 Aug 2024].</w:t>
      </w:r>
    </w:p>
    <w:p w14:paraId="13607821" w14:textId="77777777" w:rsidR="00B93B5F" w:rsidRPr="00B93B5F" w:rsidRDefault="00B93B5F" w:rsidP="00997A5D">
      <w:pPr>
        <w:pStyle w:val="Bibliography"/>
        <w:spacing w:line="240" w:lineRule="auto"/>
        <w:ind w:hanging="720"/>
      </w:pPr>
      <w:r w:rsidRPr="00B93B5F">
        <w:t>Devlin, J., Chang, M.-W., Lee, K., and Toutanova, K. (2019b) ‘BERT: Pre-training of Deep Bidirectional Transformers for Language Understanding’, available: http://arxiv.org/abs/1810.04805 [accessed 4 Aug 2024].</w:t>
      </w:r>
    </w:p>
    <w:p w14:paraId="76ED3777" w14:textId="77777777" w:rsidR="00B93B5F" w:rsidRPr="00B93B5F" w:rsidRDefault="00B93B5F" w:rsidP="00997A5D">
      <w:pPr>
        <w:pStyle w:val="Bibliography"/>
        <w:spacing w:line="240" w:lineRule="auto"/>
        <w:ind w:hanging="720"/>
      </w:pPr>
      <w:r w:rsidRPr="00B93B5F">
        <w:t xml:space="preserve">Dhinakaran, A. (2023) Demystifying NDCG [online], </w:t>
      </w:r>
      <w:r w:rsidRPr="00B93B5F">
        <w:rPr>
          <w:i/>
          <w:iCs/>
        </w:rPr>
        <w:t>Medium</w:t>
      </w:r>
      <w:r w:rsidRPr="00B93B5F">
        <w:t>, available: https://towardsdatascience.com/demystifying-ndcg-bee3be58cfe0 [accessed 13 Aug 2024].</w:t>
      </w:r>
    </w:p>
    <w:p w14:paraId="0575DA41" w14:textId="5412F526" w:rsidR="00B93B5F" w:rsidRPr="00B93B5F" w:rsidRDefault="00B93B5F" w:rsidP="00997A5D">
      <w:pPr>
        <w:pStyle w:val="Bibliography"/>
        <w:spacing w:line="240" w:lineRule="auto"/>
        <w:ind w:hanging="720"/>
      </w:pPr>
      <w:r w:rsidRPr="00B93B5F">
        <w:t xml:space="preserve">Dubey, A., Jauhri, A., Pandey, A., Kadian, A., Al-Dahle, A., Letman, A., Mathur, A., Schelten, A., Yang, A., Fan, A., Goyal, A., Hartshorn, A., Yang, A., Mitra, A., Sravankumar, A., Korenev, A., Hinsvark, A., Rao, A., Zhang, A., Rodriguez, A., Gregerson, A., Spataru, A., Roziere, B., Biron, B., Tang, B., Chern, B., Caucheteux, C., Nayak, C., Bi, C., Marra, C., McConnell, C., Keller, C., Touret, C., Wu, C., Wong, C., Ferrer, C.C., Nikolaidis, C., Allonsius, D., Song, D., Pintz, D., Livshits, D., Esiobu, D., Choudhary, D., Mahajan, D., Garcia-Olano, D., Perino, D., Hupkes, D., Lakomkin, E., AlBadawy, E., Lobanova, E., Dinan, E., Smith, E.M., Radenovic, F., Zhang, F., Synnaeve, G., Lee, G., Anderson, G.L., Nail, G., Mialon, G., Pang, G., Cucurell, G., Nguyen, H., Korevaar, H., Xu, H., Touvron, H., Zarov, I., Ibarra, I.A., Kloumann, I., Misra, I., Evtimov, I., Copet, J., Lee, J., Geffert, J., Vranes, J., Park, J., Mahadeokar, J., Shah, J., van der Linde, J., Billock, J., Hong, J., Lee, J., Fu, J., Chi, J., Huang, J., Liu, J., Wang, J., Yu, J., </w:t>
      </w:r>
      <w:r w:rsidRPr="00B93B5F">
        <w:lastRenderedPageBreak/>
        <w:t xml:space="preserve">Bitton, J., Spisak, J., Park, J., Rocca, J., Johnstun, J., Saxe, J., Jia, J., Alwala, K.V., Upasani, K., Plawiak, K., Li, K., Heafield, K., Stone, K., El-Arini, K., Iyer, K., Malik, K., Chiu, K., Bhalla, K., Rantala-Yeary, L., van der Maaten, L., Chen, L., Tan, L., Jenkins, L., Martin, L., Madaan, L., Malo, L., Blecher, L., Landzaat, L., de Oliveira, L., Muzzi, M., Pasupuleti, M., Singh, M., Paluri, M., Kardas, M., Oldham, M., Rita, M., Pavlova, M., Kambadur, M., Lewis, M., Si, M., Singh, M.K., Hassan, M., Goyal, N., Torabi, N., Bashlykov, N., Bogoychev, N., Chatterji, N., Duchenne, O., Çelebi, O., Alrassy, P., Zhang, P., Li, P., Vasic, P., Weng, P., Bhargava, P., Dubal, P., Krishnan, P., Koura, P.S., Xu, P., He, Q., Dong, Q., Srinivasan, R., Ganapathy, R., Calderer, R., Cabral, R.S., Stojnic, R., Raileanu, R., Girdhar, R., Patel, R., Sauvestre, R., Polidoro, R., Sumbaly, R., Taylor, R., Silva, R., Hou, R., Wang, R., Hosseini, S., Chennabasappa, S., Singh, S., Bell, S., Kim, S.S., Edunov, S., Nie, S., Narang, S., Raparthy, S., Shen, S., Wan, S., Bhosale, S., Zhang, S., Vandenhende, S., Batra, S., Whitman, S., Sootla, S., Collot, S., Gururangan, S., Borodinsky, S., Herman, T., Fowler, T., Sheasha, T., Georgiou, T., Scialom, T., Speckbacher, T., Mihaylov, T., Xiao, T., Karn, U., Goswami, V., Gupta, V., Ramanathan, V., Kerkez, V., Gonguet, V., Do, V., Vogeti, V., Petrovic, V., Chu, W., Xiong, W., Fu, W., Meers, W., Martinet, X., Wang, X., Tan, X.E., Xie, X., Jia, X., Wang, X., Goldschlag, Y., Gaur, Y., Babaei, Y., Wen, Y., Song, Y., Zhang, Y., Li, Y., Mao, Y., Coudert, Z.D., Yan, Z., Chen, Z., Papakipos, Z., Singh, A., Grattafiori, A., Jain, A., Kelsey, A., Shajnfeld, A., Gangidi, A., Victoria, A., Goldstand, A., Menon, A., Sharma, A., Boesenberg, A., Vaughan, A., Baevski, A., Feinstein, A., Kallet, A., Sangani, A., Yunus, A., Lupu, A., Alvarado, A., Caples, A., Gu, A., Ho, A., Poulton, A., Ryan, A., Ramchandani, A., Franco, A., Saraf, A., Chowdhury, A., Gabriel, A., Bharambe, A., Eisenman, A., Yazdan, A., James, B., Maurer, B., Leonhardi, B., Huang, B., Loyd, B., De Paola, B., Paranjape, B., Liu, B., Wu, B., Ni, B., Hancock, B., Wasti, B., Spence, B., Stojkovic, B., Gamido, B., Montalvo, B., Parker, C., Burton, C., Mejia, C., Wang, C., Kim, C., Zhou, C., Hu, C., Chu, C.-H., Cai, C., Tindal, C., Feichtenhofer, C., Civin, D., Beaty, D., Kreymer, D., Li, D., Wyatt, D., Adkins, D., Xu, D., Testuggine, D., David, D., Parikh, D., Liskovich, D., Foss, D., Wang, D., Le, D., Holland, D., Dowling, E., Jamil, E., Montgomery, E., Presani, E., Hahn, E., Wood, E., Brinkman, E., Arcaute, E., Dunbar, E., Smothers, E., Sun, F., Kreuk, F., Tian, F., Ozgenel, F., Caggioni, F., Guzmán, F., Kanayet, F., Seide, F., Florez, G.M., Schwarz, G., Badeer, G., Swee, G., Halpern, G., Thattai, G., Herman, G., Sizov, G., Guangyi, Zhang, Lakshminarayanan, G., Shojanazeri, H., Zou, H., Wang, H., Zha, H., Habeeb, H., Rudolph, H., Suk, H., Aspegren, H., Goldman, H., Molybog, I., Tufanov, I., Veliche, I.-E., Gat, I., Weissman, J., Geboski, J., Kohli, J., Asher, J., Gaya, J.-B., Marcus, J., Tang, J., Chan, J., Zhen, J., Reizenstein, J., Teboul, J., Zhong, J., Jin, J., Yang, J., Cummings, J., Carvill, J., Shepard, J., McPhie, J., Torres, J., Ginsburg, J., Wang, J., Wu, K., U, K.H., Saxena, K., Prasad, K., Khandelwal, K., Zand, K., Matosich, K., Veeraraghavan, K., Michelena, K., Li, K., Huang, K., Chawla, K., Lakhotia, K., Huang, K., Chen, L., Garg, L., A, L., Silva, L., Bell, L., Zhang, L., Guo, L., Yu, L., Moshkovich, L., Wehrstedt, L., Khabsa, M., Avalani, M., Bhatt, M., Tsimpoukelli, M., Mankus, M., Hasson, M., Lennie, M., Reso, M., Groshev, M., Naumov, M., Lathi, M., Keneally, M., Seltzer, M.L., Valko, M., Restrepo, M., Patel, M., Vyatskov, M., Samvelyan, M., Clark, M., Macey, M., Wang, M., Hermoso, M.J., Metanat, M., Rastegari, M., Bansal, M., Santhanam, N., Parks, N., White, N., Bawa, N., Singhal, N., Egebo, N., Usunier, N., Laptev, N.P., Dong, N., Zhang, N., Cheng, N., Chernoguz, O., Hart, O., Salpekar, O., Kalinli, O., Kent, P., Parekh, P., Saab, P., Balaji, P., Rittner, P., Bontrager, P., Roux, P., Dollar, P., Zvyagina, P., Ratanchandani, P., Yuvraj, P., Liang, Q., Alao, R., Rodriguez, R., Ayub, R., Murthy, R., Nayani, R., Mitra, R., Li, R., Hogan, R., Battey, R., Wang, R., Maheswari, R., Howes, R., Rinott, R., Bondu, S.J., Datta, S., Chugh, S., Hunt, S., Dhillon, S., Sidorov, S., Pan, S., Verma, S., Yamamoto, S., Ramaswamy, S., Lindsay, S., Lindsay, S., Feng, S., Lin, S., Zha, S.C., Shankar, S., Zhang, S., Zhang, S., Wang, S., Agarwal, S., Sajuyigbe, S., Chintala, S., Max, S., Chen, S., Kehoe, S., Satterfield, S., Govindaprasad, S., Gupta, S., Cho, S., Virk, S., Subramanian, S., Choudhury, S., Goldman, S., Remez, T., Glaser, T., Best, T., Kohler, T., Robinson, T., Li, T., Zhang, T., Matthews, T., Chou, T., Shaked, T., Vontimitta, V., Ajayi, V., Montanez, V., Mohan, V., Kumar, V.S., Mangla, V., Ionescu, V., Poenaru, V., Mihailescu, V.T., Ivanov, V., Li, W., Wang, W., Jiang, W., Bouaziz, W., Constable, W., Tang, X., Wang, X., Wu, X., Wang, X., Xia, X., Wu, X., Gao, X., Chen, Y., Hu, Y., Jia, Y., Qi, Y., Li, Y., Zhang, Y., Zhang, Y., Adi, Y., Nam, Y., Yu, Wang, Hao, Y., Qian, Y., He, Y., Rait, Z., DeVito, Z., Rosnbrick, Z., Wen, Z., Yang, Z., and Zhao, Z. (2024) ‘The </w:t>
      </w:r>
      <w:r w:rsidR="004445D9">
        <w:t>Llama-3</w:t>
      </w:r>
      <w:r w:rsidRPr="00B93B5F">
        <w:t xml:space="preserve"> Herd of Models’, available: http://arxiv.org/abs/2407.21783 [accessed 11 Aug 2024].</w:t>
      </w:r>
    </w:p>
    <w:p w14:paraId="1542930F" w14:textId="77777777" w:rsidR="00B93B5F" w:rsidRPr="00B93B5F" w:rsidRDefault="00B93B5F" w:rsidP="00997A5D">
      <w:pPr>
        <w:pStyle w:val="Bibliography"/>
        <w:spacing w:line="240" w:lineRule="auto"/>
        <w:ind w:hanging="720"/>
      </w:pPr>
      <w:r w:rsidRPr="00B93B5F">
        <w:lastRenderedPageBreak/>
        <w:t xml:space="preserve">Dumais, S.T. (1991) ‘Improving the retrieval of information from external sources’, </w:t>
      </w:r>
      <w:r w:rsidRPr="00B93B5F">
        <w:rPr>
          <w:i/>
          <w:iCs/>
        </w:rPr>
        <w:t>Behavior Research Methods, Instruments, &amp; Computers</w:t>
      </w:r>
      <w:r w:rsidRPr="00B93B5F">
        <w:t>, 23(2), 229–236, available: https://doi.org/10.3758/BF03203370.</w:t>
      </w:r>
    </w:p>
    <w:p w14:paraId="361056B4" w14:textId="77777777" w:rsidR="00B93B5F" w:rsidRPr="00B93B5F" w:rsidRDefault="00B93B5F" w:rsidP="00997A5D">
      <w:pPr>
        <w:pStyle w:val="Bibliography"/>
        <w:spacing w:line="240" w:lineRule="auto"/>
        <w:ind w:hanging="720"/>
      </w:pPr>
      <w:r w:rsidRPr="00B93B5F">
        <w:t>Es, S., James, J., Espinosa-Anke, L., and Schockaert, S. (2023) ‘RAGAS: Automated Evaluation of Retrieval Augmented Generation’, available: http://arxiv.org/abs/2309.15217 [accessed 13 Aug 2024].</w:t>
      </w:r>
    </w:p>
    <w:p w14:paraId="2BDB1055" w14:textId="77777777" w:rsidR="00B93B5F" w:rsidRPr="00B93B5F" w:rsidRDefault="00B93B5F" w:rsidP="00997A5D">
      <w:pPr>
        <w:pStyle w:val="Bibliography"/>
        <w:spacing w:line="240" w:lineRule="auto"/>
        <w:ind w:hanging="720"/>
      </w:pPr>
      <w:r w:rsidRPr="00B93B5F">
        <w:t xml:space="preserve">Fan, W., Ma, Y., Yin, D., Wang, J., Tang, J., and Li, Q. (2019) ‘Deep social collaborative filtering’, in </w:t>
      </w:r>
      <w:r w:rsidRPr="00B93B5F">
        <w:rPr>
          <w:i/>
          <w:iCs/>
        </w:rPr>
        <w:t>Proceedings of the 13th ACM Conference on Recommender Systems</w:t>
      </w:r>
      <w:r w:rsidRPr="00B93B5F">
        <w:t>, Presented at the RecSys ’19: Thirteenth ACM Conference on Recommender Systems, Copenhagen Denmark: ACM, 305–313, available: https://doi.org/10.1145/3298689.3347011.</w:t>
      </w:r>
    </w:p>
    <w:p w14:paraId="0E0E57A9" w14:textId="77777777" w:rsidR="00B93B5F" w:rsidRPr="00B93B5F" w:rsidRDefault="00B93B5F" w:rsidP="00997A5D">
      <w:pPr>
        <w:pStyle w:val="Bibliography"/>
        <w:spacing w:line="240" w:lineRule="auto"/>
        <w:ind w:hanging="720"/>
      </w:pPr>
      <w:r w:rsidRPr="00B93B5F">
        <w:t xml:space="preserve">Gao, M., Li, J.-Y., Chen, C.-H., Li, Y., Zhang, J., and Zhan, Z.-H. (2023) ‘Enhanced Multi-Task Learning and Knowledge Graph-Based Recommender System’, </w:t>
      </w:r>
      <w:r w:rsidRPr="00B93B5F">
        <w:rPr>
          <w:i/>
          <w:iCs/>
        </w:rPr>
        <w:t>IEEE Transactions on Knowledge and Data Engineering</w:t>
      </w:r>
      <w:r w:rsidRPr="00B93B5F">
        <w:t>, 35(10), 10281–10294, available: https://doi.org/10.1109/TKDE.2023.3251897.</w:t>
      </w:r>
    </w:p>
    <w:p w14:paraId="5745AC82" w14:textId="77777777" w:rsidR="00B93B5F" w:rsidRPr="00B93B5F" w:rsidRDefault="00B93B5F" w:rsidP="00997A5D">
      <w:pPr>
        <w:pStyle w:val="Bibliography"/>
        <w:spacing w:line="240" w:lineRule="auto"/>
        <w:ind w:hanging="720"/>
      </w:pPr>
      <w:r w:rsidRPr="00B93B5F">
        <w:t xml:space="preserve">Guo, Q., Zhuang, F., Qin, C., Zhu, H., Xie, X., Xiong, H., and He, Q. (2022) ‘A Survey on Knowledge Graph-Based Recommender Systems’, </w:t>
      </w:r>
      <w:r w:rsidRPr="00B93B5F">
        <w:rPr>
          <w:i/>
          <w:iCs/>
        </w:rPr>
        <w:t>IEEE Transactions on Knowledge and Data Engineering</w:t>
      </w:r>
      <w:r w:rsidRPr="00B93B5F">
        <w:t>, 34(8), 3549–3568, available: https://doi.org/10.1109/TKDE.2020.3028705.</w:t>
      </w:r>
    </w:p>
    <w:p w14:paraId="26F7E752" w14:textId="77777777" w:rsidR="00B93B5F" w:rsidRPr="00B93B5F" w:rsidRDefault="00B93B5F" w:rsidP="00997A5D">
      <w:pPr>
        <w:pStyle w:val="Bibliography"/>
        <w:spacing w:line="240" w:lineRule="auto"/>
        <w:ind w:hanging="720"/>
      </w:pPr>
      <w:r w:rsidRPr="00B93B5F">
        <w:t xml:space="preserve">He, K., Zhang, X., Ren, S., and Sun, J. (2016) ‘Deep Residual Learning for Image Recognition’, in </w:t>
      </w:r>
      <w:r w:rsidRPr="00B93B5F">
        <w:rPr>
          <w:i/>
          <w:iCs/>
        </w:rPr>
        <w:t>2016 IEEE Conference on Computer Vision and Pattern Recognition (CVPR)</w:t>
      </w:r>
      <w:r w:rsidRPr="00B93B5F">
        <w:t>, Presented at the 2016 IEEE Conference on Computer Vision and Pattern Recognition (CVPR), Las Vegas, NV, USA: IEEE, 770–778, available: https://doi.org/10.1109/CVPR.2016.90.</w:t>
      </w:r>
    </w:p>
    <w:p w14:paraId="0F720471" w14:textId="77777777" w:rsidR="00B93B5F" w:rsidRPr="00B93B5F" w:rsidRDefault="00B93B5F" w:rsidP="00997A5D">
      <w:pPr>
        <w:pStyle w:val="Bibliography"/>
        <w:spacing w:line="240" w:lineRule="auto"/>
        <w:ind w:hanging="720"/>
      </w:pPr>
      <w:r w:rsidRPr="00B93B5F">
        <w:t xml:space="preserve">Hochreiter, S. (1998) ‘The Vanishing Gradient Problem During Learning Recurrent Neural Nets and Problem Solutions’, </w:t>
      </w:r>
      <w:r w:rsidRPr="00B93B5F">
        <w:rPr>
          <w:i/>
          <w:iCs/>
        </w:rPr>
        <w:t>International Journal of Uncertainty, Fuzziness and Knowledge-Based Systems</w:t>
      </w:r>
      <w:r w:rsidRPr="00B93B5F">
        <w:t>, 06(02), 107–116, available: https://doi.org/10.1142/S0218488598000094.</w:t>
      </w:r>
    </w:p>
    <w:p w14:paraId="242119C0" w14:textId="77777777" w:rsidR="00B93B5F" w:rsidRPr="00B93B5F" w:rsidRDefault="00B93B5F" w:rsidP="00997A5D">
      <w:pPr>
        <w:pStyle w:val="Bibliography"/>
        <w:spacing w:line="240" w:lineRule="auto"/>
        <w:ind w:hanging="720"/>
      </w:pPr>
      <w:r w:rsidRPr="00B93B5F">
        <w:t xml:space="preserve">Holland, G. (2023) ‘How to Create Dataset with Python Faker’, </w:t>
      </w:r>
      <w:r w:rsidRPr="00B93B5F">
        <w:rPr>
          <w:i/>
          <w:iCs/>
        </w:rPr>
        <w:t>AbsentData</w:t>
      </w:r>
      <w:r w:rsidRPr="00B93B5F">
        <w:t>, available: https://absentdata.com/python/how-to-create-dataset-with-python-faker/ [accessed 31 Jul 2024].</w:t>
      </w:r>
    </w:p>
    <w:p w14:paraId="24E5A528" w14:textId="7EBD424F" w:rsidR="00B93B5F" w:rsidRPr="00B93B5F" w:rsidRDefault="00B93B5F" w:rsidP="00997A5D">
      <w:pPr>
        <w:pStyle w:val="Bibliography"/>
        <w:spacing w:line="240" w:lineRule="auto"/>
        <w:ind w:hanging="720"/>
      </w:pPr>
      <w:r w:rsidRPr="00B93B5F">
        <w:t xml:space="preserve">Introducing Meta </w:t>
      </w:r>
      <w:r w:rsidR="004445D9">
        <w:t>Llama-3</w:t>
      </w:r>
      <w:r w:rsidRPr="00B93B5F">
        <w:t xml:space="preserve">: The Most Capable Openly Available LLM to Date [online] (2024) </w:t>
      </w:r>
      <w:r w:rsidRPr="00B93B5F">
        <w:rPr>
          <w:i/>
          <w:iCs/>
        </w:rPr>
        <w:t>Meta AI</w:t>
      </w:r>
      <w:r w:rsidRPr="00B93B5F">
        <w:t>, available: https://ai.meta.com/blog/meta-llama-3/ [accessed 1 Aug 2024].</w:t>
      </w:r>
    </w:p>
    <w:p w14:paraId="18FDB12C" w14:textId="77777777" w:rsidR="00B93B5F" w:rsidRPr="00B93B5F" w:rsidRDefault="00B93B5F" w:rsidP="00997A5D">
      <w:pPr>
        <w:pStyle w:val="Bibliography"/>
        <w:spacing w:line="240" w:lineRule="auto"/>
        <w:ind w:hanging="720"/>
      </w:pPr>
      <w:r w:rsidRPr="00B93B5F">
        <w:t>Jiang, A.Q., Sablayrolles, A., Mensch, A., Bamford, C., Chaplot, D.S., Casas, D. de las, Bressand, F., Lengyel, G., Lample, G., Saulnier, L., Lavaud, L.R., Lachaux, M.-A., Stock, P., Scao, T.L., Lavril, T., Wang, T., Lacroix, T., and Sayed, W.E. (2023) ‘Mistral 7B’, available: http://arxiv.org/abs/2310.06825 [accessed 26 Jul 2024].</w:t>
      </w:r>
    </w:p>
    <w:p w14:paraId="57829CF4" w14:textId="77777777" w:rsidR="00B93B5F" w:rsidRPr="00B93B5F" w:rsidRDefault="00B93B5F" w:rsidP="00997A5D">
      <w:pPr>
        <w:pStyle w:val="Bibliography"/>
        <w:spacing w:line="240" w:lineRule="auto"/>
        <w:ind w:hanging="720"/>
      </w:pPr>
      <w:r w:rsidRPr="00B93B5F">
        <w:t xml:space="preserve">Koren, Y., Bell, R., and Volinsky, C. (2009) ‘Matrix Factorization Techniques for Recommender Systems’, </w:t>
      </w:r>
      <w:r w:rsidRPr="00B93B5F">
        <w:rPr>
          <w:i/>
          <w:iCs/>
        </w:rPr>
        <w:t>Computer</w:t>
      </w:r>
      <w:r w:rsidRPr="00B93B5F">
        <w:t>, 42(8), 30–37, available: https://doi.org/10.1109/MC.2009.263.</w:t>
      </w:r>
    </w:p>
    <w:p w14:paraId="48CC30C7" w14:textId="77777777" w:rsidR="00B93B5F" w:rsidRPr="00B93B5F" w:rsidRDefault="00B93B5F" w:rsidP="00997A5D">
      <w:pPr>
        <w:pStyle w:val="Bibliography"/>
        <w:spacing w:line="240" w:lineRule="auto"/>
        <w:ind w:hanging="720"/>
      </w:pPr>
      <w:r w:rsidRPr="00B93B5F">
        <w:t xml:space="preserve">Kudo, T. and Richardson, J. (2018) ‘SentencePiece: A simple and language independent subword tokenizer and detokenizer for Neural Text Processing’, in Blanco, E. and Lu, W., eds., </w:t>
      </w:r>
      <w:r w:rsidRPr="00B93B5F">
        <w:rPr>
          <w:i/>
          <w:iCs/>
        </w:rPr>
        <w:t>Proceedings of the 2018 Conference on Empirical Methods in Natural Language Processing: System Demonstrations</w:t>
      </w:r>
      <w:r w:rsidRPr="00B93B5F">
        <w:t>, Brussels, Belgium: Association for Computational Linguistics, 66–71, available: https://doi.org/10.18653/v1/D18-2012.</w:t>
      </w:r>
    </w:p>
    <w:p w14:paraId="5C7830F6" w14:textId="77777777" w:rsidR="00B93B5F" w:rsidRPr="00B93B5F" w:rsidRDefault="00B93B5F" w:rsidP="00997A5D">
      <w:pPr>
        <w:pStyle w:val="Bibliography"/>
        <w:spacing w:line="240" w:lineRule="auto"/>
        <w:ind w:hanging="720"/>
      </w:pPr>
      <w:r w:rsidRPr="00B93B5F">
        <w:t xml:space="preserve">Kukreja, S., Kumar, T., Bharate, V., Purohit, A., Dasgupta, A., and Guha, D. (2023) ‘Vector Databases and Vector Embeddings-Review’, in </w:t>
      </w:r>
      <w:r w:rsidRPr="00B93B5F">
        <w:rPr>
          <w:i/>
          <w:iCs/>
        </w:rPr>
        <w:t>2023 International Workshop on Artificial Intelligence and Image Processing (IWAIIP)</w:t>
      </w:r>
      <w:r w:rsidRPr="00B93B5F">
        <w:t>, Presented at the 2023 International Workshop on Artificial Intelligence and Image Processing (IWAIIP), 231–236, available: https://doi.org/10.1109/IWAIIP58158.2023.10462847.</w:t>
      </w:r>
    </w:p>
    <w:p w14:paraId="09FB3213" w14:textId="77777777" w:rsidR="00B93B5F" w:rsidRPr="00B93B5F" w:rsidRDefault="00B93B5F" w:rsidP="00997A5D">
      <w:pPr>
        <w:pStyle w:val="Bibliography"/>
        <w:spacing w:line="240" w:lineRule="auto"/>
        <w:ind w:hanging="720"/>
      </w:pPr>
      <w:r w:rsidRPr="00B93B5F">
        <w:lastRenderedPageBreak/>
        <w:t>Lewis, P., Perez, E., Piktus, A., Petroni, F., Karpukhin, V., Goyal, N., Küttler, H., Lewis, M., Yih, W., Rocktäschel, T., Riedel, S., and Kiela, D. (2021) ‘Retrieval-Augmented Generation for Knowledge-Intensive NLP Tasks’, available: http://arxiv.org/abs/2005.11401 [accessed 27 Jul 2024].</w:t>
      </w:r>
    </w:p>
    <w:p w14:paraId="04BCBB2D" w14:textId="77777777" w:rsidR="00B93B5F" w:rsidRPr="00B93B5F" w:rsidRDefault="00B93B5F" w:rsidP="00997A5D">
      <w:pPr>
        <w:pStyle w:val="Bibliography"/>
        <w:spacing w:line="240" w:lineRule="auto"/>
        <w:ind w:hanging="720"/>
      </w:pPr>
      <w:r w:rsidRPr="00B93B5F">
        <w:t xml:space="preserve">Li, X.L. and Liang, P. (2021) ‘Prefix-Tuning: Optimizing Continuous Prompts for Generation’, in Zong, C., Xia, F., Li, W. and Navigli, R., eds., </w:t>
      </w:r>
      <w:r w:rsidRPr="00B93B5F">
        <w:rPr>
          <w:i/>
          <w:iCs/>
        </w:rPr>
        <w:t>Proceedings of the 59th Annual Meeting of the Association for Computational Linguistics and the 11th International Joint Conference on Natural Language Processing (Volume 1: Long Papers)</w:t>
      </w:r>
      <w:r w:rsidRPr="00B93B5F">
        <w:t>, Presented at the ACL-IJCNLP 2021, Online: Association for Computational Linguistics, 4582–4597, available: https://doi.org/10.18653/v1/2021.acl-long.353.</w:t>
      </w:r>
    </w:p>
    <w:p w14:paraId="576570A2" w14:textId="77777777" w:rsidR="00B93B5F" w:rsidRPr="00B93B5F" w:rsidRDefault="00B93B5F" w:rsidP="00997A5D">
      <w:pPr>
        <w:pStyle w:val="Bibliography"/>
        <w:spacing w:line="240" w:lineRule="auto"/>
        <w:ind w:hanging="720"/>
      </w:pPr>
      <w:r w:rsidRPr="00B93B5F">
        <w:t>Lipton, Z.C. (n.d.) ‘A Critical Review of Recurrent Neural Networks for Sequence Learning’.</w:t>
      </w:r>
    </w:p>
    <w:p w14:paraId="699ED509" w14:textId="77777777" w:rsidR="00B93B5F" w:rsidRPr="00B93B5F" w:rsidRDefault="00B93B5F" w:rsidP="00997A5D">
      <w:pPr>
        <w:pStyle w:val="Bibliography"/>
        <w:spacing w:line="240" w:lineRule="auto"/>
        <w:ind w:hanging="720"/>
      </w:pPr>
      <w:r w:rsidRPr="00B93B5F">
        <w:t xml:space="preserve">Luo, X., Zhou, M., Li, S., You, Z., Xia, Y., and Zhu, Q. (2016) ‘A Nonnegative Latent Factor Model for Large-Scale Sparse Matrices in Recommender Systems via Alternating Direction Method’, </w:t>
      </w:r>
      <w:r w:rsidRPr="00B93B5F">
        <w:rPr>
          <w:i/>
          <w:iCs/>
        </w:rPr>
        <w:t>IEEE Transactions on Neural Networks and Learning Systems</w:t>
      </w:r>
      <w:r w:rsidRPr="00B93B5F">
        <w:t>, 27(3), 579–592, available: https://doi.org/10.1109/TNNLS.2015.2415257.</w:t>
      </w:r>
    </w:p>
    <w:p w14:paraId="0D5FA07A" w14:textId="77777777" w:rsidR="00B93B5F" w:rsidRPr="00B93B5F" w:rsidRDefault="00B93B5F" w:rsidP="00997A5D">
      <w:pPr>
        <w:pStyle w:val="Bibliography"/>
        <w:spacing w:line="240" w:lineRule="auto"/>
        <w:ind w:hanging="720"/>
      </w:pPr>
      <w:r w:rsidRPr="00B93B5F">
        <w:t>McKenna, N., Li, T., Cheng, L., Hosseini, M.J., Johnson, M., and Steedman, M. (2023) ‘Sources of Hallucination by Large Language Models on Inference Tasks’, available: http://arxiv.org/abs/2305.14552 [accessed 19 Jul 2024].</w:t>
      </w:r>
    </w:p>
    <w:p w14:paraId="289C1282" w14:textId="77777777" w:rsidR="00B93B5F" w:rsidRPr="00B93B5F" w:rsidRDefault="00B93B5F" w:rsidP="00997A5D">
      <w:pPr>
        <w:pStyle w:val="Bibliography"/>
        <w:spacing w:line="240" w:lineRule="auto"/>
        <w:ind w:hanging="720"/>
      </w:pPr>
      <w:r w:rsidRPr="00B93B5F">
        <w:t>Metrics | Ragas [online] (2024) available: https://docs.ragas.io/en/latest/concepts/metrics/index.html [accessed 13 Aug 2024].</w:t>
      </w:r>
    </w:p>
    <w:p w14:paraId="067EC2D2" w14:textId="77777777" w:rsidR="00B93B5F" w:rsidRPr="00B93B5F" w:rsidRDefault="00B93B5F" w:rsidP="00997A5D">
      <w:pPr>
        <w:pStyle w:val="Bibliography"/>
        <w:spacing w:line="240" w:lineRule="auto"/>
        <w:ind w:hanging="720"/>
      </w:pPr>
      <w:r w:rsidRPr="00B93B5F">
        <w:t>Mikolov, T., Chen, K., Corrado, G., and Dean, J. (2013) ‘Efficient Estimation of Word Representations in Vector Space’, available: http://arxiv.org/abs/1301.3781 [accessed 28 Jul 2024].</w:t>
      </w:r>
    </w:p>
    <w:p w14:paraId="4804B19A" w14:textId="77777777" w:rsidR="00B93B5F" w:rsidRPr="00B93B5F" w:rsidRDefault="00B93B5F" w:rsidP="00997A5D">
      <w:pPr>
        <w:pStyle w:val="Bibliography"/>
        <w:spacing w:line="240" w:lineRule="auto"/>
        <w:ind w:hanging="720"/>
      </w:pPr>
      <w:r w:rsidRPr="00B93B5F">
        <w:t>Muennighoff, N., Tazi, N., Magne, L., and Reimers, N. (2023) ‘MTEB: Massive Text Embedding Benchmark’, available: http://arxiv.org/abs/2210.07316 [accessed 8 Aug 2024].</w:t>
      </w:r>
    </w:p>
    <w:p w14:paraId="771E4D70" w14:textId="77777777" w:rsidR="00B93B5F" w:rsidRPr="00B93B5F" w:rsidRDefault="00B93B5F" w:rsidP="00997A5D">
      <w:pPr>
        <w:pStyle w:val="Bibliography"/>
        <w:spacing w:line="240" w:lineRule="auto"/>
        <w:ind w:hanging="720"/>
      </w:pPr>
      <w:r w:rsidRPr="00B93B5F">
        <w:rPr>
          <w:i/>
          <w:iCs/>
        </w:rPr>
        <w:t>Multiple Negatives Ranking Loss for Sentence Embeddings</w:t>
      </w:r>
      <w:r w:rsidRPr="00B93B5F">
        <w:t xml:space="preserve"> [online] (2023) available: https://www.youtube.com/watch?v=b_2v9Hpfnbw [accessed 11 Aug 2024].</w:t>
      </w:r>
    </w:p>
    <w:p w14:paraId="608DC27D" w14:textId="77777777" w:rsidR="00B93B5F" w:rsidRPr="00B93B5F" w:rsidRDefault="00B93B5F" w:rsidP="00997A5D">
      <w:pPr>
        <w:pStyle w:val="Bibliography"/>
        <w:spacing w:line="240" w:lineRule="auto"/>
        <w:ind w:hanging="720"/>
      </w:pPr>
      <w:r w:rsidRPr="00B93B5F">
        <w:t xml:space="preserve">Özker, U. (2024) ‘Advanced RAG Architecture’, </w:t>
      </w:r>
      <w:r w:rsidRPr="00B93B5F">
        <w:rPr>
          <w:i/>
          <w:iCs/>
        </w:rPr>
        <w:t>Medium</w:t>
      </w:r>
      <w:r w:rsidRPr="00B93B5F">
        <w:t>, available: https://ugurozker.medium.com/advanced-rag-architecture-b9f8a26e2608 [accessed 13 Aug 2024].</w:t>
      </w:r>
    </w:p>
    <w:p w14:paraId="396B188A" w14:textId="77777777" w:rsidR="00B93B5F" w:rsidRPr="00B93B5F" w:rsidRDefault="00B93B5F" w:rsidP="00997A5D">
      <w:pPr>
        <w:pStyle w:val="Bibliography"/>
        <w:spacing w:line="240" w:lineRule="auto"/>
        <w:ind w:hanging="720"/>
      </w:pPr>
      <w:r w:rsidRPr="00B93B5F">
        <w:t xml:space="preserve">Peng, C., Xia, F., Naseriparsa, M., and Osborne, F. (2023) ‘Knowledge Graphs: Opportunities and Challenges’, </w:t>
      </w:r>
      <w:r w:rsidRPr="00B93B5F">
        <w:rPr>
          <w:i/>
          <w:iCs/>
        </w:rPr>
        <w:t>Artificial Intelligence Review</w:t>
      </w:r>
      <w:r w:rsidRPr="00B93B5F">
        <w:t>, 56(11), 13071–13102, available: https://doi.org/10.1007/s10462-023-10465-9.</w:t>
      </w:r>
    </w:p>
    <w:p w14:paraId="5C994BE2" w14:textId="77777777" w:rsidR="00B93B5F" w:rsidRPr="00B93B5F" w:rsidRDefault="00B93B5F" w:rsidP="00997A5D">
      <w:pPr>
        <w:pStyle w:val="Bibliography"/>
        <w:spacing w:line="240" w:lineRule="auto"/>
        <w:ind w:hanging="720"/>
      </w:pPr>
      <w:r w:rsidRPr="00B93B5F">
        <w:t>Rafailov, R., Sharma, A., Mitchell, E., Ermon, S., Manning, C.D., and Finn, C. (2023) ‘Direct Preference Optimization: Your Language Model is Secretly a Reward Model’, available: http://arxiv.org/abs/2305.18290 [accessed 29 Jul 2024].</w:t>
      </w:r>
    </w:p>
    <w:p w14:paraId="00011092" w14:textId="77777777" w:rsidR="00B93B5F" w:rsidRPr="00B93B5F" w:rsidRDefault="00B93B5F" w:rsidP="00997A5D">
      <w:pPr>
        <w:pStyle w:val="Bibliography"/>
        <w:spacing w:line="240" w:lineRule="auto"/>
        <w:ind w:hanging="720"/>
      </w:pPr>
      <w:r w:rsidRPr="00B93B5F">
        <w:t xml:space="preserve">Ramnarain-Seetohul, V., Bassoo, V., and Rosunally, Y. (2022) ‘Work-in-Progress: Computing Sentence Similarity for Short Texts using Transformer models’, in </w:t>
      </w:r>
      <w:r w:rsidRPr="00B93B5F">
        <w:rPr>
          <w:i/>
          <w:iCs/>
        </w:rPr>
        <w:t>2022 IEEE Global Engineering Education Conference (EDUCON)</w:t>
      </w:r>
      <w:r w:rsidRPr="00B93B5F">
        <w:t>, Presented at the 2022 IEEE Global Engineering Education Conference (EDUCON), 1765–1768, available: https://doi.org/10.1109/EDUCON52537.2022.9766649.</w:t>
      </w:r>
    </w:p>
    <w:p w14:paraId="43E560FE" w14:textId="77777777" w:rsidR="00B93B5F" w:rsidRPr="00B93B5F" w:rsidRDefault="00B93B5F" w:rsidP="00997A5D">
      <w:pPr>
        <w:pStyle w:val="Bibliography"/>
        <w:spacing w:line="240" w:lineRule="auto"/>
        <w:ind w:hanging="720"/>
      </w:pPr>
      <w:r w:rsidRPr="00B93B5F">
        <w:t>Reimers, N. and Gurevych, I. (2019) ‘Sentence-BERT: Sentence Embeddings using Siamese BERT-Networks’, available: http://arxiv.org/abs/1908.10084 [accessed 29 Jul 2024].</w:t>
      </w:r>
    </w:p>
    <w:p w14:paraId="51C6D3B4" w14:textId="77777777" w:rsidR="00B93B5F" w:rsidRPr="00B93B5F" w:rsidRDefault="00B93B5F" w:rsidP="00997A5D">
      <w:pPr>
        <w:pStyle w:val="Bibliography"/>
        <w:spacing w:line="240" w:lineRule="auto"/>
        <w:ind w:hanging="720"/>
      </w:pPr>
      <w:r w:rsidRPr="00B93B5F">
        <w:t>Retriever Models for Open Domain Question-Answering | Pinecone [online] (2024) available: https://www.pinecone.io/learn/series/nlp/retriever-models/ [accessed 12 Aug 2024].</w:t>
      </w:r>
    </w:p>
    <w:p w14:paraId="53B48984" w14:textId="77777777" w:rsidR="00B93B5F" w:rsidRPr="00B93B5F" w:rsidRDefault="00B93B5F" w:rsidP="00997A5D">
      <w:pPr>
        <w:pStyle w:val="Bibliography"/>
        <w:spacing w:line="240" w:lineRule="auto"/>
        <w:ind w:hanging="720"/>
      </w:pPr>
      <w:r w:rsidRPr="00B93B5F">
        <w:lastRenderedPageBreak/>
        <w:t xml:space="preserve">Salton, G., Wong, A., and Yang, C.S. (1975) ‘A vector space model for automatic indexing’, </w:t>
      </w:r>
      <w:r w:rsidRPr="00B93B5F">
        <w:rPr>
          <w:i/>
          <w:iCs/>
        </w:rPr>
        <w:t>Communications of the ACM</w:t>
      </w:r>
      <w:r w:rsidRPr="00B93B5F">
        <w:t>, 18(11), 613–620, available: https://doi.org/10.1145/361219.361220.</w:t>
      </w:r>
    </w:p>
    <w:p w14:paraId="500C60B9" w14:textId="77777777" w:rsidR="00B93B5F" w:rsidRPr="00B93B5F" w:rsidRDefault="00B93B5F" w:rsidP="00997A5D">
      <w:pPr>
        <w:pStyle w:val="Bibliography"/>
        <w:spacing w:line="240" w:lineRule="auto"/>
        <w:ind w:hanging="720"/>
      </w:pPr>
      <w:r w:rsidRPr="00B93B5F">
        <w:t xml:space="preserve">Sarwar, B., Karypis, G., Konstan, J., and Riedl, J. (2001) ‘Item-based collaborative filtering recommendation algorithms’, in </w:t>
      </w:r>
      <w:r w:rsidRPr="00B93B5F">
        <w:rPr>
          <w:i/>
          <w:iCs/>
        </w:rPr>
        <w:t>Proceedings of the 10th International Conference on World Wide Web</w:t>
      </w:r>
      <w:r w:rsidRPr="00B93B5F">
        <w:t>, Presented at the WWW01: Hypermedia Track of the 10th International World Wide Web Conference, Hong Kong Hong Kong: ACM, 285–295, available: https://doi.org/10.1145/371920.372071.</w:t>
      </w:r>
    </w:p>
    <w:p w14:paraId="05E775E6" w14:textId="77777777" w:rsidR="00B93B5F" w:rsidRPr="00B93B5F" w:rsidRDefault="00B93B5F" w:rsidP="00997A5D">
      <w:pPr>
        <w:pStyle w:val="Bibliography"/>
        <w:spacing w:line="240" w:lineRule="auto"/>
        <w:ind w:hanging="720"/>
      </w:pPr>
      <w:r w:rsidRPr="00B93B5F">
        <w:t>Schick, T. and Schütze, H. (2021) ‘It’s Not Just Size That Matters: Small Language Models Are Also Few-Shot Learners’, available: http://arxiv.org/abs/2009.07118 [accessed 1 Aug 2024].</w:t>
      </w:r>
    </w:p>
    <w:p w14:paraId="1BA2A01F" w14:textId="77777777" w:rsidR="00B93B5F" w:rsidRPr="00B93B5F" w:rsidRDefault="00B93B5F" w:rsidP="00997A5D">
      <w:pPr>
        <w:pStyle w:val="Bibliography"/>
        <w:spacing w:line="240" w:lineRule="auto"/>
        <w:ind w:hanging="720"/>
      </w:pPr>
      <w:r w:rsidRPr="00B93B5F">
        <w:t xml:space="preserve">Schuster, M. and Nakajima, K. (2012) ‘Japanese and Korean voice search’, in </w:t>
      </w:r>
      <w:r w:rsidRPr="00B93B5F">
        <w:rPr>
          <w:i/>
          <w:iCs/>
        </w:rPr>
        <w:t>2012 IEEE International Conference on Acoustics, Speech and Signal Processing (ICASSP)</w:t>
      </w:r>
      <w:r w:rsidRPr="00B93B5F">
        <w:t>, Presented at the 2012 IEEE International Conference on Acoustics, Speech and Signal Processing (ICASSP), 5149–5152, available: https://doi.org/10.1109/ICASSP.2012.6289079.</w:t>
      </w:r>
    </w:p>
    <w:p w14:paraId="48E57524" w14:textId="77777777" w:rsidR="00B93B5F" w:rsidRPr="00B93B5F" w:rsidRDefault="00B93B5F" w:rsidP="00997A5D">
      <w:pPr>
        <w:pStyle w:val="Bibliography"/>
        <w:spacing w:line="240" w:lineRule="auto"/>
        <w:ind w:hanging="720"/>
      </w:pPr>
      <w:r w:rsidRPr="00B93B5F">
        <w:t xml:space="preserve">Sennrich, R., Haddow, B., and Birch, A. (2016) ‘Neural Machine Translation of Rare Words with Subword Units’, in Erk, K. and Smith, N.A., eds., </w:t>
      </w:r>
      <w:r w:rsidRPr="00B93B5F">
        <w:rPr>
          <w:i/>
          <w:iCs/>
        </w:rPr>
        <w:t>Proceedings of the 54th Annual Meeting of the Association for Computational Linguistics (Volume 1: Long Papers)</w:t>
      </w:r>
      <w:r w:rsidRPr="00B93B5F">
        <w:t>, Presented at the ACL 2016, Berlin, Germany: Association for Computational Linguistics, 1715–1725, available: https://doi.org/10.18653/v1/P16-1162.</w:t>
      </w:r>
    </w:p>
    <w:p w14:paraId="25CBC28B" w14:textId="77777777" w:rsidR="00B93B5F" w:rsidRPr="00B93B5F" w:rsidRDefault="00B93B5F" w:rsidP="00997A5D">
      <w:pPr>
        <w:pStyle w:val="Bibliography"/>
        <w:spacing w:line="240" w:lineRule="auto"/>
        <w:ind w:hanging="720"/>
      </w:pPr>
      <w:r w:rsidRPr="00B93B5F">
        <w:t>Sentence-Transformers/All-MiniLM-L6-v2 · Hugging Face [online] (2024) available: https://huggingface.co/sentence-transformers/all-MiniLM-L6-v2 [accessed 13 Aug 2024].</w:t>
      </w:r>
    </w:p>
    <w:p w14:paraId="14F30785" w14:textId="77777777" w:rsidR="00B93B5F" w:rsidRPr="00B93B5F" w:rsidRDefault="00B93B5F" w:rsidP="00997A5D">
      <w:pPr>
        <w:pStyle w:val="Bibliography"/>
        <w:spacing w:line="240" w:lineRule="auto"/>
        <w:ind w:hanging="720"/>
      </w:pPr>
      <w:r w:rsidRPr="00B93B5F">
        <w:t>Shazeer, N. (2019) ‘Fast Transformer Decoding: One Write-Head is All You Need’, available: http://arxiv.org/abs/1911.02150 [accessed 14 Aug 2024].</w:t>
      </w:r>
    </w:p>
    <w:p w14:paraId="4A74358F" w14:textId="77777777" w:rsidR="00B93B5F" w:rsidRPr="00B93B5F" w:rsidRDefault="00B93B5F" w:rsidP="00997A5D">
      <w:pPr>
        <w:pStyle w:val="Bibliography"/>
        <w:spacing w:line="240" w:lineRule="auto"/>
        <w:ind w:hanging="720"/>
      </w:pPr>
      <w:r w:rsidRPr="00B93B5F">
        <w:t xml:space="preserve">Shi, Y., Larson, M., and Hanjalic, A. (2014) ‘Collaborative Filtering beyond the User-Item Matrix: A Survey of the State of the Art and Future Challenges’, </w:t>
      </w:r>
      <w:r w:rsidRPr="00B93B5F">
        <w:rPr>
          <w:i/>
          <w:iCs/>
        </w:rPr>
        <w:t>ACM Computing Surveys</w:t>
      </w:r>
      <w:r w:rsidRPr="00B93B5F">
        <w:t>, 47(1), 1–45, available: https://doi.org/10.1145/2556270.</w:t>
      </w:r>
    </w:p>
    <w:p w14:paraId="67378A49" w14:textId="77777777" w:rsidR="00B93B5F" w:rsidRPr="00B93B5F" w:rsidRDefault="00B93B5F" w:rsidP="00997A5D">
      <w:pPr>
        <w:pStyle w:val="Bibliography"/>
        <w:spacing w:line="240" w:lineRule="auto"/>
        <w:ind w:hanging="720"/>
      </w:pPr>
      <w:r w:rsidRPr="00B93B5F">
        <w:t xml:space="preserve">Singh, V. (2024) ‘Building LLM Applications: Sentence Transformers (Part 3)’, </w:t>
      </w:r>
      <w:r w:rsidRPr="00B93B5F">
        <w:rPr>
          <w:i/>
          <w:iCs/>
        </w:rPr>
        <w:t>Medium</w:t>
      </w:r>
      <w:r w:rsidRPr="00B93B5F">
        <w:t>, available: https://medium.com/@vipra_singh/building-llm-applications-sentence-transformers-part-3-a9e2529f99c1 [accessed 12 Aug 2024].</w:t>
      </w:r>
    </w:p>
    <w:p w14:paraId="58C0FC78" w14:textId="77777777" w:rsidR="00B93B5F" w:rsidRPr="00B93B5F" w:rsidRDefault="00B93B5F" w:rsidP="00997A5D">
      <w:pPr>
        <w:pStyle w:val="Bibliography"/>
        <w:spacing w:line="240" w:lineRule="auto"/>
        <w:ind w:hanging="720"/>
      </w:pPr>
      <w:r w:rsidRPr="00B93B5F">
        <w:t>Touvron, H., Martin, L., Stone, K., Albert, P., Almahairi, A., Babaei, Y., Bashlykov, N., Batra, S., Bhargava, P., Bhosale, S., Bikel, D., Blecher, L., Ferrer, C.C., Chen, M., Cucurull, G., Esiobu, D., Fernandes, J., Fu, J., Fu, W., Fuller, B., Gao, C., Goswami, V., Goyal, N., Hartshorn, A., Hosseini, S., Hou, R., Inan, H., Kardas, M., Kerkez, V., Khabsa, M., Kloumann, I., Korenev, A., Koura, P.S., Lachaux, M.-A., Lavril, T., Lee, J., Liskovich, D., Lu, Y., Mao, Y., Martinet, X., Mihaylov, T., Mishra, P., Molybog, I., Nie, Y., Poulton, A., Reizenstein, J., Rungta, R., Saladi, K., Schelten, A., Silva, R., Smith, E.M., Subramanian, R., Tan, X.E., Tang, B., Taylor, R., Williams, A., Kuan, J.X., Xu, P., Yan, Z., Zarov, I., Zhang, Y., Fan, A., Kambadur, M., Narang, S., Rodriguez, A., Stojnic, R., Edunov, S., and Scialom, T. (2023) ‘Llama 2: Open Foundation and Fine-Tuned Chat Models’, available: http://arxiv.org/abs/2307.09288 [accessed 25 Jul 2024].</w:t>
      </w:r>
    </w:p>
    <w:p w14:paraId="7EA25B49" w14:textId="77777777" w:rsidR="00B93B5F" w:rsidRPr="00B93B5F" w:rsidRDefault="00B93B5F" w:rsidP="00997A5D">
      <w:pPr>
        <w:pStyle w:val="Bibliography"/>
        <w:spacing w:line="240" w:lineRule="auto"/>
        <w:ind w:hanging="720"/>
      </w:pPr>
      <w:r w:rsidRPr="00B93B5F">
        <w:t>Vaswani, A., Shazeer, N., Parmar, N., Uszkoreit, J., Jones, L., Gomez, A.N., Kaiser, L., and Polosukhin, I. (2023) ‘Attention Is All You Need’, available: http://arxiv.org/abs/1706.03762 [accessed 29 Jul 2024].</w:t>
      </w:r>
    </w:p>
    <w:p w14:paraId="3594FB9A" w14:textId="77777777" w:rsidR="00B93B5F" w:rsidRPr="00B93B5F" w:rsidRDefault="00B93B5F" w:rsidP="00997A5D">
      <w:pPr>
        <w:pStyle w:val="Bibliography"/>
        <w:spacing w:line="240" w:lineRule="auto"/>
        <w:ind w:hanging="720"/>
      </w:pPr>
      <w:r w:rsidRPr="00B93B5F">
        <w:t>Wang, L., Yang, N., Huang, X., Yang, L., Majumder, R., and Wei, F. (2024) ‘Multilingual E5 Text Embeddings: A Technical Report’, available: http://arxiv.org/abs/2402.05672 [accessed 29 Jul 2024].</w:t>
      </w:r>
    </w:p>
    <w:p w14:paraId="2F8514FE" w14:textId="77777777" w:rsidR="00B93B5F" w:rsidRPr="00B93B5F" w:rsidRDefault="00B93B5F" w:rsidP="00997A5D">
      <w:pPr>
        <w:pStyle w:val="Bibliography"/>
        <w:spacing w:line="240" w:lineRule="auto"/>
        <w:ind w:hanging="720"/>
      </w:pPr>
      <w:r w:rsidRPr="00B93B5F">
        <w:t xml:space="preserve">Wang, S., Hu, L., Wang, Y., He, X., Sheng, Q.Z., Orgun, M.A., Cao, L., Ricci, F., and Yu, P.S. (2021) ‘Graph Learning based Recommender Systems: A Review’, in </w:t>
      </w:r>
      <w:r w:rsidRPr="00B93B5F">
        <w:rPr>
          <w:i/>
          <w:iCs/>
        </w:rPr>
        <w:t>Proceedings of the Thirtieth International Joint Conference on Artificial Intelligence</w:t>
      </w:r>
      <w:r w:rsidRPr="00B93B5F">
        <w:t xml:space="preserve">, Presented at the Thirtieth International Joint Conference on </w:t>
      </w:r>
      <w:r w:rsidRPr="00B93B5F">
        <w:lastRenderedPageBreak/>
        <w:t>Artificial Intelligence {IJCAI-21}, Montreal, Canada: International Joint Conferences on Artificial Intelligence Organization, 4644–4652, available: https://doi.org/10.24963/ijcai.2021/630.</w:t>
      </w:r>
    </w:p>
    <w:p w14:paraId="1F832A25" w14:textId="77777777" w:rsidR="00B93B5F" w:rsidRPr="00B93B5F" w:rsidRDefault="00B93B5F" w:rsidP="00997A5D">
      <w:pPr>
        <w:pStyle w:val="Bibliography"/>
        <w:spacing w:line="240" w:lineRule="auto"/>
        <w:ind w:hanging="720"/>
      </w:pPr>
      <w:r w:rsidRPr="00B93B5F">
        <w:t>Wang, Y., Wang, L., and Li, Y. (n.d.) ‘A Theoretical Analysis of NDCG Ranking Measures’.</w:t>
      </w:r>
    </w:p>
    <w:p w14:paraId="05F48711" w14:textId="77777777" w:rsidR="00B93B5F" w:rsidRPr="00B93B5F" w:rsidRDefault="00B93B5F" w:rsidP="00997A5D">
      <w:pPr>
        <w:pStyle w:val="Bibliography"/>
        <w:spacing w:line="240" w:lineRule="auto"/>
        <w:ind w:hanging="720"/>
      </w:pPr>
      <w:r w:rsidRPr="00B93B5F">
        <w:t>Wei, J., Wang, X., Schuurmans, D., Bosma, M., Ichter, B., Xia, F., Chi, E., Le, Q., and Zhou, D. (2023) ‘Chain-of-Thought Prompting Elicits Reasoning in Large Language Models’, available: http://arxiv.org/abs/2201.11903 [accessed 18 Jul 2024].</w:t>
      </w:r>
    </w:p>
    <w:p w14:paraId="10EE3E71" w14:textId="77777777" w:rsidR="00B93B5F" w:rsidRPr="00B93B5F" w:rsidRDefault="00B93B5F" w:rsidP="00997A5D">
      <w:pPr>
        <w:pStyle w:val="Bibliography"/>
        <w:spacing w:line="240" w:lineRule="auto"/>
        <w:ind w:hanging="720"/>
      </w:pPr>
      <w:r w:rsidRPr="00B93B5F">
        <w:t>Wu, Y., Schuster, M., Chen, Z., Le, Q.V., Norouzi, M., Macherey, W., Krikun, M., Cao, Y., Gao, Q., Macherey, K., Klingner, J., Shah, A., Johnson, M., Liu, X., Kaiser, Ł., Gouws, S., Kato, Y., Kudo, T., Kazawa, H., Stevens, K., Kurian, G., Patil, N., Wang, W., Young, C., Smith, J., Riesa, J., Rudnick, A., Vinyals, O., Corrado, G., Hughes, M., and Dean, J. (2016) ‘Google’s Neural Machine Translation System: Bridging the Gap between Human and Machine Translation’, available: http://arxiv.org/abs/1609.08144 [accessed 4 Aug 2024].</w:t>
      </w:r>
    </w:p>
    <w:p w14:paraId="1EDE2F6C" w14:textId="77777777" w:rsidR="00B93B5F" w:rsidRPr="00B93B5F" w:rsidRDefault="00B93B5F" w:rsidP="00997A5D">
      <w:pPr>
        <w:pStyle w:val="Bibliography"/>
        <w:spacing w:line="240" w:lineRule="auto"/>
        <w:ind w:hanging="720"/>
      </w:pPr>
      <w:r w:rsidRPr="00B93B5F">
        <w:t xml:space="preserve">Yang, X. and Mao, K. (2017) ‘Task Independent Fine Tuning for Word Embeddings’, </w:t>
      </w:r>
      <w:r w:rsidRPr="00B93B5F">
        <w:rPr>
          <w:i/>
          <w:iCs/>
        </w:rPr>
        <w:t>IEEE/ACM Transactions on Audio, Speech, and Language Processing</w:t>
      </w:r>
      <w:r w:rsidRPr="00B93B5F">
        <w:t>, 25(4), 885–894, available: https://doi.org/10.1109/TASLP.2016.2644863.</w:t>
      </w:r>
    </w:p>
    <w:p w14:paraId="4CCE08D1" w14:textId="77777777" w:rsidR="00B93B5F" w:rsidRPr="00B93B5F" w:rsidRDefault="00B93B5F" w:rsidP="00997A5D">
      <w:pPr>
        <w:pStyle w:val="Bibliography"/>
        <w:spacing w:line="240" w:lineRule="auto"/>
        <w:ind w:hanging="720"/>
      </w:pPr>
      <w:r w:rsidRPr="00B93B5F">
        <w:t xml:space="preserve">Yawalkar, P., Birari, A., Bharathan, G., Vakayil, S., and Sharma, R. (2022) ‘Subscriber Preference and Content Consumption Pattern toward OTT platform: An Opinion Mining’, in </w:t>
      </w:r>
      <w:r w:rsidRPr="00B93B5F">
        <w:rPr>
          <w:i/>
          <w:iCs/>
        </w:rPr>
        <w:t>2022 International Conference on Trends in Quantum Computing and Emerging Business Technologies (TQCEBT)</w:t>
      </w:r>
      <w:r w:rsidRPr="00B93B5F">
        <w:t>, Presented at the 2022 International Conference on Trends in Quantum Computing and Emerging Business Technologies (TQCEBT), 1–7, available: https://doi.org/10.1109/TQCEBT54229.2022.10041265.</w:t>
      </w:r>
    </w:p>
    <w:p w14:paraId="173517D0" w14:textId="77777777" w:rsidR="00B93B5F" w:rsidRPr="00B93B5F" w:rsidRDefault="00B93B5F" w:rsidP="00997A5D">
      <w:pPr>
        <w:pStyle w:val="Bibliography"/>
        <w:spacing w:line="240" w:lineRule="auto"/>
        <w:ind w:hanging="720"/>
      </w:pPr>
      <w:r w:rsidRPr="00B93B5F">
        <w:t xml:space="preserve">Zhang, F., Yuan, N.J., Lian, D., Xie, X., and Ma, W.-Y. (2016) ‘Collaborative Knowledge Base Embedding for Recommender Systems’, in </w:t>
      </w:r>
      <w:r w:rsidRPr="00B93B5F">
        <w:rPr>
          <w:i/>
          <w:iCs/>
        </w:rPr>
        <w:t>Proceedings of the 22nd ACM SIGKDD International Conference on Knowledge Discovery and Data Mining</w:t>
      </w:r>
      <w:r w:rsidRPr="00B93B5F">
        <w:t>, Presented at the KDD ’16: The 22nd ACM SIGKDD International Conference on Knowledge Discovery and Data Mining, San Francisco California USA: ACM, 353–362, available: https://doi.org/10.1145/2939672.2939673.</w:t>
      </w:r>
    </w:p>
    <w:p w14:paraId="6ADF50E4" w14:textId="77777777" w:rsidR="00B93B5F" w:rsidRPr="00B93B5F" w:rsidRDefault="00B93B5F" w:rsidP="00997A5D">
      <w:pPr>
        <w:pStyle w:val="Bibliography"/>
        <w:spacing w:line="240" w:lineRule="auto"/>
        <w:ind w:hanging="720"/>
      </w:pPr>
      <w:r w:rsidRPr="00B93B5F">
        <w:t xml:space="preserve">Zhang, Q., Lu, J., and Jin, Y. (2021) ‘Artificial intelligence in recommender systems’, </w:t>
      </w:r>
      <w:r w:rsidRPr="00B93B5F">
        <w:rPr>
          <w:i/>
          <w:iCs/>
        </w:rPr>
        <w:t>Complex &amp; Intelligent Systems</w:t>
      </w:r>
      <w:r w:rsidRPr="00B93B5F">
        <w:t>, 7(1), 439–457, available: https://doi.org/10.1007/s40747-020-00212-w.</w:t>
      </w:r>
    </w:p>
    <w:p w14:paraId="142F1BDD" w14:textId="77777777" w:rsidR="00B93B5F" w:rsidRPr="00B93B5F" w:rsidRDefault="00B93B5F" w:rsidP="00997A5D">
      <w:pPr>
        <w:pStyle w:val="Bibliography"/>
        <w:spacing w:line="240" w:lineRule="auto"/>
        <w:ind w:hanging="720"/>
      </w:pPr>
      <w:r w:rsidRPr="00B93B5F">
        <w:t xml:space="preserve">Zhang, S., Yao, L., Sun, A., and Tay, Y. (2020) ‘Deep Learning Based Recommender System: A Survey and New Perspectives’, </w:t>
      </w:r>
      <w:r w:rsidRPr="00B93B5F">
        <w:rPr>
          <w:i/>
          <w:iCs/>
        </w:rPr>
        <w:t>ACM Computing Surveys</w:t>
      </w:r>
      <w:r w:rsidRPr="00B93B5F">
        <w:t>, 52(1), 1–38, available: https://doi.org/10.1145/3285029.</w:t>
      </w:r>
    </w:p>
    <w:p w14:paraId="6E4CA973" w14:textId="77777777" w:rsidR="00B93B5F" w:rsidRPr="00B93B5F" w:rsidRDefault="00B93B5F" w:rsidP="00997A5D">
      <w:pPr>
        <w:pStyle w:val="Bibliography"/>
        <w:spacing w:line="240" w:lineRule="auto"/>
        <w:ind w:hanging="720"/>
      </w:pPr>
      <w:r w:rsidRPr="00B93B5F">
        <w:t>Zhao, Z., Fan, W., Li, J., Liu, Y., Mei, X., Wang, Y., Wen, Z., Wang, F., Zhao, X., Tang, J., and Li, Q. (2024) ‘Recommender Systems in the Era of Large Language Models (LLMs)’, available: http://arxiv.org/abs/2307.02046 [accessed 18 Jul 2024].</w:t>
      </w:r>
    </w:p>
    <w:p w14:paraId="0E0D9B83" w14:textId="77777777" w:rsidR="00B93B5F" w:rsidRPr="00B93B5F" w:rsidRDefault="00B93B5F" w:rsidP="00997A5D">
      <w:pPr>
        <w:pStyle w:val="Bibliography"/>
        <w:spacing w:line="240" w:lineRule="auto"/>
        <w:ind w:hanging="720"/>
      </w:pPr>
      <w:r w:rsidRPr="00B93B5F">
        <w:t xml:space="preserve">Zhen, Y., Li, W.-J., and Yeung, D.-Y. (2009) ‘TagiCoFi: tag informed collaborative filtering’, in </w:t>
      </w:r>
      <w:r w:rsidRPr="00B93B5F">
        <w:rPr>
          <w:i/>
          <w:iCs/>
        </w:rPr>
        <w:t>Proceedings of the Third ACM Conference on Recommender Systems</w:t>
      </w:r>
      <w:r w:rsidRPr="00B93B5F">
        <w:t>, Presented at the RecSys ’09: Third ACM Conference on Recommender Systems, New York New York USA: ACM, 69–76, available: https://doi.org/10.1145/1639714.1639727.</w:t>
      </w:r>
    </w:p>
    <w:p w14:paraId="718D9077" w14:textId="62A61D13" w:rsidR="00D64CC9" w:rsidRPr="0095524D" w:rsidRDefault="00324921" w:rsidP="00997A5D">
      <w:pPr>
        <w:pStyle w:val="Bibliography"/>
        <w:spacing w:line="240" w:lineRule="auto"/>
        <w:ind w:hanging="720"/>
      </w:pPr>
      <w:r>
        <w:fldChar w:fldCharType="end"/>
      </w:r>
    </w:p>
    <w:sectPr w:rsidR="00D64CC9" w:rsidRPr="0095524D" w:rsidSect="00E861B7">
      <w:footerReference w:type="even" r:id="rId55"/>
      <w:footerReference w:type="default" r:id="rId56"/>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F11BF" w14:textId="77777777" w:rsidR="00DE2C26" w:rsidRDefault="00DE2C26" w:rsidP="009E1111">
      <w:r>
        <w:separator/>
      </w:r>
    </w:p>
  </w:endnote>
  <w:endnote w:type="continuationSeparator" w:id="0">
    <w:p w14:paraId="1ACF5049" w14:textId="77777777" w:rsidR="00DE2C26" w:rsidRDefault="00DE2C26"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CD0380" w14:textId="77777777" w:rsidR="00DE2C26" w:rsidRDefault="00DE2C26" w:rsidP="009E1111">
      <w:r>
        <w:separator/>
      </w:r>
    </w:p>
  </w:footnote>
  <w:footnote w:type="continuationSeparator" w:id="0">
    <w:p w14:paraId="622EBAEA" w14:textId="77777777" w:rsidR="00DE2C26" w:rsidRDefault="00DE2C26"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3"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43"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6"/>
  </w:num>
  <w:num w:numId="2" w16cid:durableId="632757957">
    <w:abstractNumId w:val="18"/>
  </w:num>
  <w:num w:numId="3" w16cid:durableId="254478584">
    <w:abstractNumId w:val="43"/>
  </w:num>
  <w:num w:numId="4" w16cid:durableId="365788810">
    <w:abstractNumId w:val="49"/>
  </w:num>
  <w:num w:numId="5" w16cid:durableId="5613279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3"/>
  </w:num>
  <w:num w:numId="7" w16cid:durableId="493228994">
    <w:abstractNumId w:val="0"/>
  </w:num>
  <w:num w:numId="8" w16cid:durableId="1182085945">
    <w:abstractNumId w:val="7"/>
  </w:num>
  <w:num w:numId="9" w16cid:durableId="1687907765">
    <w:abstractNumId w:val="21"/>
  </w:num>
  <w:num w:numId="10" w16cid:durableId="1581595712">
    <w:abstractNumId w:val="1"/>
  </w:num>
  <w:num w:numId="11" w16cid:durableId="35813872">
    <w:abstractNumId w:val="33"/>
  </w:num>
  <w:num w:numId="12" w16cid:durableId="556555856">
    <w:abstractNumId w:val="3"/>
  </w:num>
  <w:num w:numId="13" w16cid:durableId="253825290">
    <w:abstractNumId w:val="44"/>
  </w:num>
  <w:num w:numId="14" w16cid:durableId="1594976815">
    <w:abstractNumId w:val="35"/>
  </w:num>
  <w:num w:numId="15" w16cid:durableId="209151592">
    <w:abstractNumId w:val="23"/>
  </w:num>
  <w:num w:numId="16" w16cid:durableId="729578737">
    <w:abstractNumId w:val="2"/>
  </w:num>
  <w:num w:numId="17" w16cid:durableId="1766878374">
    <w:abstractNumId w:val="15"/>
  </w:num>
  <w:num w:numId="18" w16cid:durableId="959454160">
    <w:abstractNumId w:val="8"/>
  </w:num>
  <w:num w:numId="19" w16cid:durableId="19417928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2"/>
  </w:num>
  <w:num w:numId="21" w16cid:durableId="1084689323">
    <w:abstractNumId w:val="36"/>
  </w:num>
  <w:num w:numId="22" w16cid:durableId="1389259996">
    <w:abstractNumId w:val="47"/>
  </w:num>
  <w:num w:numId="23" w16cid:durableId="446704815">
    <w:abstractNumId w:val="42"/>
  </w:num>
  <w:num w:numId="24" w16cid:durableId="1070034542">
    <w:abstractNumId w:val="40"/>
  </w:num>
  <w:num w:numId="25" w16cid:durableId="368191168">
    <w:abstractNumId w:val="37"/>
  </w:num>
  <w:num w:numId="26" w16cid:durableId="537208625">
    <w:abstractNumId w:val="14"/>
  </w:num>
  <w:num w:numId="27" w16cid:durableId="1704402261">
    <w:abstractNumId w:val="10"/>
  </w:num>
  <w:num w:numId="28" w16cid:durableId="697849895">
    <w:abstractNumId w:val="25"/>
  </w:num>
  <w:num w:numId="29" w16cid:durableId="889729649">
    <w:abstractNumId w:val="26"/>
  </w:num>
  <w:num w:numId="30" w16cid:durableId="689644222">
    <w:abstractNumId w:val="19"/>
  </w:num>
  <w:num w:numId="31" w16cid:durableId="205873875">
    <w:abstractNumId w:val="24"/>
  </w:num>
  <w:num w:numId="32" w16cid:durableId="391930657">
    <w:abstractNumId w:val="28"/>
  </w:num>
  <w:num w:numId="33" w16cid:durableId="1822891438">
    <w:abstractNumId w:val="30"/>
  </w:num>
  <w:num w:numId="34" w16cid:durableId="1793666590">
    <w:abstractNumId w:val="4"/>
  </w:num>
  <w:num w:numId="35" w16cid:durableId="456066409">
    <w:abstractNumId w:val="5"/>
  </w:num>
  <w:num w:numId="36" w16cid:durableId="786117177">
    <w:abstractNumId w:val="12"/>
  </w:num>
  <w:num w:numId="37" w16cid:durableId="2047218803">
    <w:abstractNumId w:val="17"/>
  </w:num>
  <w:num w:numId="38" w16cid:durableId="92060156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1"/>
  </w:num>
  <w:num w:numId="40" w16cid:durableId="2047178649">
    <w:abstractNumId w:val="38"/>
  </w:num>
  <w:num w:numId="41" w16cid:durableId="925502380">
    <w:abstractNumId w:val="27"/>
  </w:num>
  <w:num w:numId="42" w16cid:durableId="1591621254">
    <w:abstractNumId w:val="45"/>
  </w:num>
  <w:num w:numId="43" w16cid:durableId="2140101743">
    <w:abstractNumId w:val="29"/>
  </w:num>
  <w:num w:numId="44" w16cid:durableId="1255894239">
    <w:abstractNumId w:val="32"/>
  </w:num>
  <w:num w:numId="45" w16cid:durableId="1850093498">
    <w:abstractNumId w:val="20"/>
  </w:num>
  <w:num w:numId="46" w16cid:durableId="669600407">
    <w:abstractNumId w:val="31"/>
  </w:num>
  <w:num w:numId="47" w16cid:durableId="344746558">
    <w:abstractNumId w:val="11"/>
  </w:num>
  <w:num w:numId="48" w16cid:durableId="1721199352">
    <w:abstractNumId w:val="48"/>
  </w:num>
  <w:num w:numId="49" w16cid:durableId="9234216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9"/>
  </w:num>
  <w:num w:numId="51" w16cid:durableId="1680699399">
    <w:abstractNumId w:val="17"/>
  </w:num>
  <w:num w:numId="52" w16cid:durableId="871724340">
    <w:abstractNumId w:val="46"/>
  </w:num>
  <w:num w:numId="53" w16cid:durableId="1062021004">
    <w:abstractNumId w:val="34"/>
  </w:num>
  <w:num w:numId="54" w16cid:durableId="2108579148">
    <w:abstractNumId w:val="17"/>
  </w:num>
  <w:num w:numId="55" w16cid:durableId="378356419">
    <w:abstractNumId w:val="17"/>
  </w:num>
  <w:num w:numId="56" w16cid:durableId="1384526053">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53BF"/>
    <w:rsid w:val="00095EC0"/>
    <w:rsid w:val="00096B59"/>
    <w:rsid w:val="000971C6"/>
    <w:rsid w:val="00097868"/>
    <w:rsid w:val="000A1F93"/>
    <w:rsid w:val="000A4053"/>
    <w:rsid w:val="000A45A8"/>
    <w:rsid w:val="000A4A4E"/>
    <w:rsid w:val="000B0999"/>
    <w:rsid w:val="000B171A"/>
    <w:rsid w:val="000B30FE"/>
    <w:rsid w:val="000B55EF"/>
    <w:rsid w:val="000B56C6"/>
    <w:rsid w:val="000B63C2"/>
    <w:rsid w:val="000B7F86"/>
    <w:rsid w:val="000C0EC3"/>
    <w:rsid w:val="000C18B6"/>
    <w:rsid w:val="000C33D3"/>
    <w:rsid w:val="000C349F"/>
    <w:rsid w:val="000C35E8"/>
    <w:rsid w:val="000C578F"/>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5609"/>
    <w:rsid w:val="00105EA6"/>
    <w:rsid w:val="0010669A"/>
    <w:rsid w:val="001126E3"/>
    <w:rsid w:val="001260EB"/>
    <w:rsid w:val="00134902"/>
    <w:rsid w:val="00134904"/>
    <w:rsid w:val="00134B80"/>
    <w:rsid w:val="00137874"/>
    <w:rsid w:val="00140385"/>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3325"/>
    <w:rsid w:val="001A3ABD"/>
    <w:rsid w:val="001A539C"/>
    <w:rsid w:val="001A708A"/>
    <w:rsid w:val="001B0EB0"/>
    <w:rsid w:val="001B4DC6"/>
    <w:rsid w:val="001B78FD"/>
    <w:rsid w:val="001C1669"/>
    <w:rsid w:val="001C2F6B"/>
    <w:rsid w:val="001C3942"/>
    <w:rsid w:val="001C654B"/>
    <w:rsid w:val="001C7365"/>
    <w:rsid w:val="001C757F"/>
    <w:rsid w:val="001D0309"/>
    <w:rsid w:val="001D3E0C"/>
    <w:rsid w:val="001D4F9B"/>
    <w:rsid w:val="001D68AA"/>
    <w:rsid w:val="001E1D12"/>
    <w:rsid w:val="001E1D2A"/>
    <w:rsid w:val="001E21A0"/>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60C0"/>
    <w:rsid w:val="00570AD5"/>
    <w:rsid w:val="00570F8A"/>
    <w:rsid w:val="00571316"/>
    <w:rsid w:val="005721DF"/>
    <w:rsid w:val="00576B31"/>
    <w:rsid w:val="0058306A"/>
    <w:rsid w:val="005877AD"/>
    <w:rsid w:val="005907C0"/>
    <w:rsid w:val="00592F8B"/>
    <w:rsid w:val="005944DE"/>
    <w:rsid w:val="00594812"/>
    <w:rsid w:val="00594B71"/>
    <w:rsid w:val="005952D3"/>
    <w:rsid w:val="0059789A"/>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3889"/>
    <w:rsid w:val="006449D8"/>
    <w:rsid w:val="00650A07"/>
    <w:rsid w:val="00656DC9"/>
    <w:rsid w:val="00660B1C"/>
    <w:rsid w:val="006628CE"/>
    <w:rsid w:val="00663203"/>
    <w:rsid w:val="0066329F"/>
    <w:rsid w:val="006641A9"/>
    <w:rsid w:val="00667CFC"/>
    <w:rsid w:val="0067037D"/>
    <w:rsid w:val="00673FBE"/>
    <w:rsid w:val="0067415C"/>
    <w:rsid w:val="0067445D"/>
    <w:rsid w:val="00677E94"/>
    <w:rsid w:val="006821F8"/>
    <w:rsid w:val="00684930"/>
    <w:rsid w:val="00685268"/>
    <w:rsid w:val="00687C60"/>
    <w:rsid w:val="00692B07"/>
    <w:rsid w:val="0069313C"/>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139D"/>
    <w:rsid w:val="006E1940"/>
    <w:rsid w:val="006E1B7B"/>
    <w:rsid w:val="006E4CD0"/>
    <w:rsid w:val="006E58F0"/>
    <w:rsid w:val="006F0278"/>
    <w:rsid w:val="006F24A8"/>
    <w:rsid w:val="006F432C"/>
    <w:rsid w:val="006F7DEC"/>
    <w:rsid w:val="006F7DF9"/>
    <w:rsid w:val="00700A43"/>
    <w:rsid w:val="00702A2B"/>
    <w:rsid w:val="00703469"/>
    <w:rsid w:val="00703624"/>
    <w:rsid w:val="007046FC"/>
    <w:rsid w:val="0070471D"/>
    <w:rsid w:val="007061D1"/>
    <w:rsid w:val="007113B4"/>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2CE4"/>
    <w:rsid w:val="00783777"/>
    <w:rsid w:val="00785029"/>
    <w:rsid w:val="00785689"/>
    <w:rsid w:val="007872E4"/>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7399"/>
    <w:rsid w:val="007E0CB8"/>
    <w:rsid w:val="007E2F76"/>
    <w:rsid w:val="007E35C9"/>
    <w:rsid w:val="007E4204"/>
    <w:rsid w:val="007E513C"/>
    <w:rsid w:val="007E5559"/>
    <w:rsid w:val="007E6183"/>
    <w:rsid w:val="007E66DD"/>
    <w:rsid w:val="007F3D17"/>
    <w:rsid w:val="007F56C8"/>
    <w:rsid w:val="007F79FD"/>
    <w:rsid w:val="0080038F"/>
    <w:rsid w:val="00801A48"/>
    <w:rsid w:val="00804185"/>
    <w:rsid w:val="00804B48"/>
    <w:rsid w:val="008050DB"/>
    <w:rsid w:val="00805C5E"/>
    <w:rsid w:val="00806745"/>
    <w:rsid w:val="00810205"/>
    <w:rsid w:val="008110DC"/>
    <w:rsid w:val="00811F0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6E27"/>
    <w:rsid w:val="009228DF"/>
    <w:rsid w:val="0092317F"/>
    <w:rsid w:val="009248C4"/>
    <w:rsid w:val="00926057"/>
    <w:rsid w:val="00926862"/>
    <w:rsid w:val="00926BBD"/>
    <w:rsid w:val="00931589"/>
    <w:rsid w:val="00933DC2"/>
    <w:rsid w:val="00942B09"/>
    <w:rsid w:val="00944A80"/>
    <w:rsid w:val="00944AF1"/>
    <w:rsid w:val="00946565"/>
    <w:rsid w:val="0094664E"/>
    <w:rsid w:val="00950F99"/>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F63"/>
    <w:rsid w:val="00A967B2"/>
    <w:rsid w:val="00A97E79"/>
    <w:rsid w:val="00AA079E"/>
    <w:rsid w:val="00AA08DA"/>
    <w:rsid w:val="00AA308B"/>
    <w:rsid w:val="00AA4CFF"/>
    <w:rsid w:val="00AA5200"/>
    <w:rsid w:val="00AA5F57"/>
    <w:rsid w:val="00AA66CF"/>
    <w:rsid w:val="00AA6A7B"/>
    <w:rsid w:val="00AB28AC"/>
    <w:rsid w:val="00AB2B9F"/>
    <w:rsid w:val="00AB2EE0"/>
    <w:rsid w:val="00AB3D62"/>
    <w:rsid w:val="00AB45AF"/>
    <w:rsid w:val="00AB5259"/>
    <w:rsid w:val="00AC1341"/>
    <w:rsid w:val="00AC6C8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7030"/>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6BDC"/>
    <w:rsid w:val="00C278C4"/>
    <w:rsid w:val="00C30B6A"/>
    <w:rsid w:val="00C31601"/>
    <w:rsid w:val="00C33615"/>
    <w:rsid w:val="00C40C9F"/>
    <w:rsid w:val="00C4250A"/>
    <w:rsid w:val="00C44D96"/>
    <w:rsid w:val="00C45F58"/>
    <w:rsid w:val="00C46012"/>
    <w:rsid w:val="00C50778"/>
    <w:rsid w:val="00C50F20"/>
    <w:rsid w:val="00C5216C"/>
    <w:rsid w:val="00C53474"/>
    <w:rsid w:val="00C5383B"/>
    <w:rsid w:val="00C54CD4"/>
    <w:rsid w:val="00C54E60"/>
    <w:rsid w:val="00C63734"/>
    <w:rsid w:val="00C64864"/>
    <w:rsid w:val="00C65D42"/>
    <w:rsid w:val="00C66ACD"/>
    <w:rsid w:val="00C713D7"/>
    <w:rsid w:val="00C7248C"/>
    <w:rsid w:val="00C725C0"/>
    <w:rsid w:val="00C74E76"/>
    <w:rsid w:val="00C757BD"/>
    <w:rsid w:val="00C75A7E"/>
    <w:rsid w:val="00C809A9"/>
    <w:rsid w:val="00C83BA3"/>
    <w:rsid w:val="00C83D50"/>
    <w:rsid w:val="00C8402D"/>
    <w:rsid w:val="00C84895"/>
    <w:rsid w:val="00C85B17"/>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284"/>
    <w:rsid w:val="00D9093E"/>
    <w:rsid w:val="00D97306"/>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2C26"/>
    <w:rsid w:val="00DE3E2A"/>
    <w:rsid w:val="00DE3ED4"/>
    <w:rsid w:val="00DE6E3C"/>
    <w:rsid w:val="00DE7035"/>
    <w:rsid w:val="00DE7245"/>
    <w:rsid w:val="00DF06D9"/>
    <w:rsid w:val="00DF1CE5"/>
    <w:rsid w:val="00DF251A"/>
    <w:rsid w:val="00DF31AB"/>
    <w:rsid w:val="00DF5BD8"/>
    <w:rsid w:val="00DF699B"/>
    <w:rsid w:val="00E02FA0"/>
    <w:rsid w:val="00E076DC"/>
    <w:rsid w:val="00E10008"/>
    <w:rsid w:val="00E130DA"/>
    <w:rsid w:val="00E13590"/>
    <w:rsid w:val="00E163FF"/>
    <w:rsid w:val="00E172A1"/>
    <w:rsid w:val="00E20B9D"/>
    <w:rsid w:val="00E21F3F"/>
    <w:rsid w:val="00E257A4"/>
    <w:rsid w:val="00E26697"/>
    <w:rsid w:val="00E30F47"/>
    <w:rsid w:val="00E3158C"/>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B6A"/>
    <w:rsid w:val="00EE4CBB"/>
    <w:rsid w:val="00EE5033"/>
    <w:rsid w:val="00EE526F"/>
    <w:rsid w:val="00EE77A1"/>
    <w:rsid w:val="00EF04D0"/>
    <w:rsid w:val="00EF09BF"/>
    <w:rsid w:val="00EF212A"/>
    <w:rsid w:val="00EF3C11"/>
    <w:rsid w:val="00EF67C3"/>
    <w:rsid w:val="00EF7CD3"/>
    <w:rsid w:val="00F05772"/>
    <w:rsid w:val="00F06179"/>
    <w:rsid w:val="00F07565"/>
    <w:rsid w:val="00F1151F"/>
    <w:rsid w:val="00F13F27"/>
    <w:rsid w:val="00F14D9B"/>
    <w:rsid w:val="00F15F8D"/>
    <w:rsid w:val="00F16E09"/>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6181E"/>
    <w:rsid w:val="00F61888"/>
    <w:rsid w:val="00F62585"/>
    <w:rsid w:val="00F6796E"/>
    <w:rsid w:val="00F713FD"/>
    <w:rsid w:val="00F7533D"/>
    <w:rsid w:val="00F7700B"/>
    <w:rsid w:val="00F80D77"/>
    <w:rsid w:val="00F813D2"/>
    <w:rsid w:val="00F87FAD"/>
    <w:rsid w:val="00F91E2B"/>
    <w:rsid w:val="00F927F5"/>
    <w:rsid w:val="00F96BD5"/>
    <w:rsid w:val="00F972A5"/>
    <w:rsid w:val="00FA0661"/>
    <w:rsid w:val="00FA3534"/>
    <w:rsid w:val="00FA61D4"/>
    <w:rsid w:val="00FA79FD"/>
    <w:rsid w:val="00FB163E"/>
    <w:rsid w:val="00FB1FB5"/>
    <w:rsid w:val="00FB2D74"/>
    <w:rsid w:val="00FB323A"/>
    <w:rsid w:val="00FB412C"/>
    <w:rsid w:val="00FB468A"/>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7166C6"/>
    <w:pPr>
      <w:numPr>
        <w:ilvl w:val="2"/>
      </w:numPr>
      <w:spacing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FA61D4"/>
    <w:pPr>
      <w:keepNext/>
      <w:keepLines/>
      <w:numPr>
        <w:ilvl w:val="3"/>
        <w:numId w:val="37"/>
      </w:numPr>
      <w:spacing w:before="4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7166C6"/>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A61D4"/>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hyperlink" Target="https://huggingface.co/nreimers/MiniLM-L6-H384-uncased" TargetMode="External"/><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9</Pages>
  <Words>63032</Words>
  <Characters>359285</Characters>
  <Application>Microsoft Office Word</Application>
  <DocSecurity>0</DocSecurity>
  <Lines>2994</Lines>
  <Paragraphs>8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14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7</cp:revision>
  <cp:lastPrinted>2024-08-16T07:42:00Z</cp:lastPrinted>
  <dcterms:created xsi:type="dcterms:W3CDTF">2024-08-16T07:42:00Z</dcterms:created>
  <dcterms:modified xsi:type="dcterms:W3CDTF">2024-08-16T07: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223vn7T"/&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